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81246" w:rsidRPr="007D7DD9" w:rsidRDefault="00781246" w:rsidP="00781246">
      <w:pPr>
        <w:pStyle w:val="NormalWeb"/>
        <w:spacing w:before="0" w:beforeAutospacing="0" w:after="0" w:afterAutospacing="0"/>
        <w:contextualSpacing/>
      </w:pPr>
    </w:p>
    <w:p w:rsidR="00781246" w:rsidRPr="007D7DD9" w:rsidRDefault="00781246" w:rsidP="00781246">
      <w:pPr>
        <w:suppressLineNumbers/>
        <w:autoSpaceDE w:val="0"/>
        <w:autoSpaceDN w:val="0"/>
        <w:adjustRightInd w:val="0"/>
        <w:spacing w:line="480" w:lineRule="auto"/>
        <w:contextualSpacing/>
      </w:pPr>
    </w:p>
    <w:p w:rsidR="00781246" w:rsidRPr="007D7DD9" w:rsidRDefault="00781246" w:rsidP="00781246">
      <w:r w:rsidRPr="007D7DD9">
        <w:br w:type="page"/>
      </w:r>
      <w:r w:rsidRPr="007D7DD9">
        <w:rPr>
          <w:b/>
        </w:rPr>
        <w:lastRenderedPageBreak/>
        <w:t>Appendix Table 1.</w:t>
      </w:r>
      <w:r w:rsidRPr="007D7DD9">
        <w:t xml:space="preserve"> Characteristics of Included Studies</w:t>
      </w:r>
    </w:p>
    <w:tbl>
      <w:tblPr>
        <w:tblpPr w:leftFromText="180" w:rightFromText="180" w:vertAnchor="text" w:tblpY="1"/>
        <w:tblW w:w="10160" w:type="dxa"/>
        <w:tblBorders>
          <w:top w:val="single" w:sz="4" w:space="0" w:color="auto"/>
          <w:bottom w:val="single" w:sz="4" w:space="0" w:color="auto"/>
        </w:tblBorders>
        <w:tblLayout w:type="fixed"/>
        <w:tblLook w:val="0420" w:firstRow="1" w:lastRow="0" w:firstColumn="0" w:lastColumn="0" w:noHBand="0" w:noVBand="1"/>
      </w:tblPr>
      <w:tblGrid>
        <w:gridCol w:w="1880"/>
        <w:gridCol w:w="720"/>
        <w:gridCol w:w="720"/>
        <w:gridCol w:w="630"/>
        <w:gridCol w:w="720"/>
        <w:gridCol w:w="810"/>
        <w:gridCol w:w="720"/>
        <w:gridCol w:w="1170"/>
        <w:gridCol w:w="1170"/>
        <w:gridCol w:w="1620"/>
      </w:tblGrid>
      <w:tr w:rsidR="00781246" w:rsidRPr="007D7DD9" w:rsidTr="009E1867">
        <w:trPr>
          <w:trHeight w:val="2215"/>
        </w:trPr>
        <w:tc>
          <w:tcPr>
            <w:tcW w:w="18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/>
                <w:bCs/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Percent patients with diabetes</w:t>
            </w:r>
            <w:r w:rsidRPr="007D7DD9">
              <w:rPr>
                <w:rFonts w:eastAsia="Calibri"/>
                <w:b/>
                <w:bCs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/>
                <w:bCs/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Design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Mean age in year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Sample size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Intervention length in month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Comparison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  <w:sz w:val="22"/>
                <w:szCs w:val="22"/>
              </w:rPr>
            </w:pPr>
            <w:r w:rsidRPr="007D7DD9">
              <w:rPr>
                <w:b/>
                <w:sz w:val="22"/>
                <w:szCs w:val="22"/>
              </w:rPr>
              <w:t>Setting in addition to home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Actual economic outcome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/>
                <w:bCs/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Modeled economic outcomes</w:t>
            </w:r>
          </w:p>
        </w:tc>
      </w:tr>
      <w:tr w:rsidR="00781246" w:rsidRPr="007D7DD9" w:rsidTr="009E1867">
        <w:trPr>
          <w:trHeight w:val="28"/>
        </w:trPr>
        <w:tc>
          <w:tcPr>
            <w:tcW w:w="10160" w:type="dxa"/>
            <w:gridSpan w:val="10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  <w:szCs w:val="22"/>
              </w:rPr>
            </w:pPr>
            <w:r w:rsidRPr="007D7DD9">
              <w:rPr>
                <w:rFonts w:eastAsia="Calibri"/>
                <w:b/>
                <w:sz w:val="22"/>
                <w:szCs w:val="22"/>
              </w:rPr>
              <w:t>SMBP alone</w:t>
            </w:r>
          </w:p>
        </w:tc>
      </w:tr>
      <w:tr w:rsidR="00781246" w:rsidRPr="007D7DD9" w:rsidTr="009E1867">
        <w:trPr>
          <w:trHeight w:val="28"/>
        </w:trPr>
        <w:tc>
          <w:tcPr>
            <w:tcW w:w="188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eed 2010 A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,2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3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58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4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CE</w:t>
            </w:r>
          </w:p>
        </w:tc>
      </w:tr>
      <w:tr w:rsidR="00781246" w:rsidRPr="007D7DD9" w:rsidTr="009E1867">
        <w:trPr>
          <w:trHeight w:val="28"/>
        </w:trPr>
        <w:tc>
          <w:tcPr>
            <w:tcW w:w="1880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Soghikian 1992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4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15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Medical centers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28"/>
        </w:trPr>
        <w:tc>
          <w:tcPr>
            <w:tcW w:w="188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Verberk 2007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4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5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16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433"/>
        </w:trPr>
        <w:tc>
          <w:tcPr>
            <w:tcW w:w="1880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Boubouchairopoulou 2014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5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0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1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16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HTN clinic in hospital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415"/>
        </w:trPr>
        <w:tc>
          <w:tcPr>
            <w:tcW w:w="188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ogers 2001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Rogers&lt;/Author&gt;&lt;Year&gt;2001&lt;/Year&gt;&lt;RecNum&gt;27&lt;/RecNum&gt;&lt;DisplayText&gt;&lt;style face="superscript"&gt;6&lt;/style&gt;&lt;/DisplayText&gt;&lt;record&gt;&lt;rec-number&gt;27&lt;/rec-number&gt;&lt;foreign-keys&gt;&lt;key app="EN" db-id="f2d259dfbrrfsmeffdlvwta6ws09ddxsefzw" timestamp="1435845916"&gt;27&lt;/key&gt;&lt;/foreign-keys&gt;&lt;ref-type name="Journal Article"&gt;17&lt;/ref-type&gt;&lt;contributors&gt;&lt;authors&gt;&lt;author&gt;Rogers, Mary AM&lt;/author&gt;&lt;author&gt;Small, David&lt;/author&gt;&lt;author&gt;Buchan, Debra A&lt;/author&gt;&lt;author&gt;Butch, Carl A&lt;/author&gt;&lt;author&gt;Stewart, Christine M&lt;/author&gt;&lt;author&gt;Krenzer, Barbara E&lt;/author&gt;&lt;author&gt;Husovsky, Harold L&lt;/author&gt;&lt;/authors&gt;&lt;/contributors&gt;&lt;titles&gt;&lt;title&gt;Home monitoring service improves mean arterial pressure in patients with essential hypertension: a randomized, controlled trial&lt;/title&gt;&lt;secondary-title&gt;Ann Intern Med&lt;/secondary-title&gt;&lt;/titles&gt;&lt;periodical&gt;&lt;full-title&gt;Ann Intern Med&lt;/full-title&gt;&lt;/periodical&gt;&lt;pages&gt;1024-1032&lt;/pages&gt;&lt;volume&gt;134&lt;/volume&gt;&lt;number&gt;11&lt;/number&gt;&lt;dates&gt;&lt;year&gt;2001&lt;/year&gt;&lt;/dates&gt;&lt;isbn&gt;0003-4819&lt;/isbn&gt;&lt;urls&gt;&lt;/urls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6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24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0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28"/>
        </w:trPr>
        <w:tc>
          <w:tcPr>
            <w:tcW w:w="1880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Staessen 2004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7,8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4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03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Arrieta 2014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Arrieta&lt;/Author&gt;&lt;Year&gt;2014&lt;/Year&gt;&lt;RecNum&gt;28&lt;/RecNum&gt;&lt;DisplayText&gt;&lt;style face="superscript"&gt;9&lt;/style&gt;&lt;/DisplayText&gt;&lt;record&gt;&lt;rec-number&gt;28&lt;/rec-number&gt;&lt;foreign-keys&gt;&lt;key app="EN" db-id="f2d259dfbrrfsmeffdlvwta6ws09ddxsefzw" timestamp="1435845953"&gt;28&lt;/key&gt;&lt;/foreign-keys&gt;&lt;ref-type name="Journal Article"&gt;17&lt;/ref-type&gt;&lt;contributors&gt;&lt;authors&gt;&lt;author&gt;Arrieta, Alejandro&lt;/author&gt;&lt;author&gt;Woods, John R&lt;/author&gt;&lt;author&gt;Qiao, Nan&lt;/author&gt;&lt;author&gt;Jay, Stephen J&lt;/author&gt;&lt;/authors&gt;&lt;/contributors&gt;&lt;titles&gt;&lt;title&gt;Cost–benefit analysis of home blood pressure monitoring in hypertension diagnosis and treatment: an insurer perspective&lt;/title&gt;&lt;secondary-title&gt;Hypertension&lt;/secondary-title&gt;&lt;/titles&gt;&lt;periodical&gt;&lt;full-title&gt;Hypertension&lt;/full-title&gt;&lt;/periodical&gt;&lt;pages&gt;891-896&lt;/pages&gt;&lt;volume&gt;64&lt;/volume&gt;&lt;number&gt;4&lt;/number&gt;&lt;dates&gt;&lt;year&gt;2014&lt;/year&gt;&lt;/dates&gt;&lt;isbn&gt;0194-911X&lt;/isbn&gt;&lt;urls&gt;&lt;/urls&gt;&lt;electronic-resource-num&gt;doi: 10.1161/HYPERTENSIONAHA.114.03780.&lt;/electronic-resource-num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9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Model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&gt;19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4K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 to 120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unahashi 2006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GdW5haGFzaGk8L0F1dGhvcj48WWVhcj4yMDA2PC9ZZWFy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GdW5haGFzaGk8L0F1dGhvcj48WWVhcj4yMDA2PC9ZZWFy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0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Model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&gt;30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86M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IC, HC, NB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ukunaga 2008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GdWt1bmFnYTwvQXV0aG9yPjxZZWFyPjIwMDg8L1llYXI+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GdWt1bmFnYTwvQXV0aG9yPjxZZWFyPjIwMDg8L1llYXI+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1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Model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1K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60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IC, HC, NB</w:t>
            </w:r>
          </w:p>
        </w:tc>
      </w:tr>
      <w:tr w:rsidR="00781246" w:rsidRPr="007D7DD9" w:rsidTr="009E1867">
        <w:trPr>
          <w:trHeight w:val="325"/>
        </w:trPr>
        <w:tc>
          <w:tcPr>
            <w:tcW w:w="8540" w:type="dxa"/>
            <w:gridSpan w:val="9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  <w:szCs w:val="22"/>
              </w:rPr>
            </w:pPr>
            <w:r w:rsidRPr="007D7DD9">
              <w:rPr>
                <w:rFonts w:eastAsia="Calibri"/>
                <w:b/>
                <w:sz w:val="22"/>
                <w:szCs w:val="22"/>
              </w:rPr>
              <w:t>SMBP with additional support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riedman 1996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GcmllZG1hbjwvQXV0aG9yPjxZZWFyPjE5OTY8L1llYXI+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GcmllZG1hbjwvQXV0aG9yPjxZZWFyPjE5OTY8L1llYXI+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2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18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&gt;60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33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ishman 2013 A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0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6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59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CE</w:t>
            </w:r>
          </w:p>
        </w:tc>
      </w:tr>
      <w:tr w:rsidR="00781246" w:rsidRPr="007D7DD9" w:rsidTr="009E1867">
        <w:trPr>
          <w:trHeight w:val="28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Kaambwa 2014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4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5 to 85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CE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Bondmass 2000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Bondmass&lt;/Author&gt;&lt;Year&gt;2000&lt;/Year&gt;&lt;RecNum&gt;26&lt;/RecNum&gt;&lt;DisplayText&gt;&lt;style face="superscript"&gt;15&lt;/style&gt;&lt;/DisplayText&gt;&lt;record&gt;&lt;rec-number&gt;26&lt;/rec-number&gt;&lt;foreign-keys&gt;&lt;key app="EN" db-id="f2d259dfbrrfsmeffdlvwta6ws09ddxsefzw" timestamp="1435845866"&gt;26&lt;/key&gt;&lt;/foreign-keys&gt;&lt;ref-type name="Journal Article"&gt;17&lt;/ref-type&gt;&lt;contributors&gt;&lt;authors&gt;&lt;author&gt;Bondmass, Mary&lt;/author&gt;&lt;author&gt;Bolger, Nadine&lt;/author&gt;&lt;author&gt;Castro, Gerard&lt;/author&gt;&lt;author&gt;Avitall, Boaz&lt;/author&gt;&lt;/authors&gt;&lt;/contributors&gt;&lt;titles&gt;&lt;title&gt;The effect of home monitoring and telemanagement on blood pressure control among African Americans&lt;/title&gt;&lt;secondary-title&gt;Telemed J&lt;/secondary-title&gt;&lt;/titles&gt;&lt;periodical&gt;&lt;full-title&gt;Telemed J&lt;/full-title&gt;&lt;/periodical&gt;&lt;pages&gt;15-23&lt;/pages&gt;&lt;volume&gt;6&lt;/volume&gt;&lt;number&gt;1&lt;/number&gt;&lt;dates&gt;&lt;year&gt;2000&lt;/year&gt;&lt;/dates&gt;&lt;isbn&gt;1078-3024&lt;/isbn&gt;&lt;urls&gt;&lt;/urls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5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21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P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5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3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Non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Medical centers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Stoddart 2013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Stoddart&lt;/Author&gt;&lt;Year&gt;2013&lt;/Year&gt;&lt;RecNum&gt;20&lt;/RecNum&gt;&lt;DisplayText&gt;&lt;style face="superscript"&gt;16&lt;/style&gt;&lt;/DisplayText&gt;&lt;record&gt;&lt;rec-number&gt;20&lt;/rec-number&gt;&lt;foreign-keys&gt;&lt;key app="EN" db-id="f2d259dfbrrfsmeffdlvwta6ws09ddxsefzw" timestamp="1435845432"&gt;20&lt;/key&gt;&lt;/foreign-keys&gt;&lt;ref-type name="Journal Article"&gt;17&lt;/ref-type&gt;&lt;contributors&gt;&lt;authors&gt;&lt;author&gt;Stoddart, Andrew&lt;/author&gt;&lt;author&gt;Hanley, Janet&lt;/author&gt;&lt;author&gt;Wild, Sarah&lt;/author&gt;&lt;author&gt;Pagliari, Claudia&lt;/author&gt;&lt;author&gt;Paterson, Mary&lt;/author&gt;&lt;author&gt;Lewis, Steff&lt;/author&gt;&lt;author&gt;Sheikh, Aziz&lt;/author&gt;&lt;author&gt;Krishan, Ashma&lt;/author&gt;&lt;author&gt;Padfield, Paul&lt;/author&gt;&lt;author&gt;McKinstry, Brian&lt;/author&gt;&lt;/authors&gt;&lt;/contributors&gt;&lt;titles&gt;&lt;title&gt;Telemonitoring-based service redesign for the management of uncontrolled hypertension (HITS): cost and cost-effectiveness analysis of a randomised controlled trial&lt;/title&gt;&lt;secondary-title&gt;BMJ Open&lt;/secondary-title&gt;&lt;/titles&gt;&lt;periodical&gt;&lt;full-title&gt;BMJ Open&lt;/full-title&gt;&lt;/periodical&gt;&lt;pages&gt;e002681&lt;/pages&gt;&lt;volume&gt;3&lt;/volume&gt;&lt;number&gt;5&lt;/number&gt;&lt;dates&gt;&lt;year&gt;2013&lt;/year&gt;&lt;/dates&gt;&lt;pub-location&gt;England&lt;/pub-location&gt;&lt;publisher&gt;Stoddart,Andrew. Edinburgh Clinical Trials Unit, University of Edinburgh, Western General Hospital, Edinburgh, Midlothian, UK.&lt;/publisher&gt;&lt;isbn&gt;2044-6055&lt;/isbn&gt;&lt;urls&gt;&lt;related-urls&gt;&lt;url&gt;http://ovidsp.ovid.com/ovidweb.cgi?T=JS&amp;amp;PAGE=reference&amp;amp;D=prem&amp;amp;NEWS=N&amp;amp;AN=23793650&lt;/url&gt;&lt;/related-urls&gt;&lt;/urls&gt;&lt;electronic-resource-num&gt;doi: 10.1136/bmjopen-2013-002681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6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0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1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00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Trogdon 2012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Trogdon&lt;/Author&gt;&lt;Year&gt;2012&lt;/Year&gt;&lt;RecNum&gt;21&lt;/RecNum&gt;&lt;DisplayText&gt;&lt;style face="superscript"&gt;17&lt;/style&gt;&lt;/DisplayText&gt;&lt;record&gt;&lt;rec-number&gt;21&lt;/rec-number&gt;&lt;foreign-keys&gt;&lt;key app="EN" db-id="f2d259dfbrrfsmeffdlvwta6ws09ddxsefzw" timestamp="1435845433"&gt;21&lt;/key&gt;&lt;/foreign-keys&gt;&lt;ref-type name="Journal Article"&gt;17&lt;/ref-type&gt;&lt;contributors&gt;&lt;authors&gt;&lt;author&gt;Trogdon, Justin G.&lt;/author&gt;&lt;author&gt;Larsen, Barbara&lt;/author&gt;&lt;author&gt;Larsen, David&lt;/author&gt;&lt;author&gt;Salas, Wendy&lt;/author&gt;&lt;author&gt;Snell, Matt&lt;/author&gt;&lt;/authors&gt;&lt;/contributors&gt;&lt;titles&gt;&lt;title&gt;Cost-effectiveness evaluation of a collaborative patient education hypertension intervention in Utah&lt;/title&gt;&lt;secondary-title&gt;J Clin Hypertens (Greenwich)&lt;/secondary-title&gt;&lt;/titles&gt;&lt;periodical&gt;&lt;full-title&gt;J Clin Hypertens (Greenwich)&lt;/full-title&gt;&lt;/periodical&gt;&lt;pages&gt;760-6&lt;/pages&gt;&lt;volume&gt;14&lt;/volume&gt;&lt;number&gt;11&lt;/number&gt;&lt;keywords&gt;&lt;keyword&gt;Adolescent&lt;/keyword&gt;&lt;keyword&gt;Adult&lt;/keyword&gt;&lt;keyword&gt;Aged&lt;/keyword&gt;&lt;keyword&gt;Aged, 80 and over&lt;/keyword&gt;&lt;keyword&gt;Cost-Benefit Analysis&lt;/keyword&gt;&lt;keyword&gt;Female&lt;/keyword&gt;&lt;keyword&gt;*Health Promotion&lt;/keyword&gt;&lt;keyword&gt;Humans&lt;/keyword&gt;&lt;keyword&gt;Hypertension/dt [Drug Therapy]&lt;/keyword&gt;&lt;keyword&gt;Hypertension/ec [Economics]&lt;/keyword&gt;&lt;keyword&gt;*Hypertension/pc [Prevention &amp;amp; Control]&lt;/keyword&gt;&lt;keyword&gt;Male&lt;/keyword&gt;&lt;keyword&gt;Middle Aged&lt;/keyword&gt;&lt;keyword&gt;*Patient Education as Topic&lt;/keyword&gt;&lt;keyword&gt;Self Care&lt;/keyword&gt;&lt;keyword&gt;Utah&lt;/keyword&gt;&lt;keyword&gt;Young Adult&lt;/keyword&gt;&lt;/keywords&gt;&lt;dates&gt;&lt;year&gt;2012&lt;/year&gt;&lt;/dates&gt;&lt;pub-location&gt;United States&lt;/pub-location&gt;&lt;publisher&gt;Trogdon,Justin G. RTI International, Research Triangle Park, NC 27709-2194, USA. jtrogdon@rti.org&lt;/publisher&gt;&lt;isbn&gt;1751-7176&lt;/isbn&gt;&lt;urls&gt;&lt;related-urls&gt;&lt;url&gt;http://ovidsp.ovid.com/ovidweb.cgi?T=JS&amp;amp;PAGE=reference&amp;amp;D=medl&amp;amp;NEWS=N&amp;amp;AN=23126347&lt;/url&gt;&lt;/related-urls&gt;&lt;/urls&gt;&lt;electronic-resource-num&gt;doi: 10.1111/jch.12013.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7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ogram and model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3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422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CE</w:t>
            </w:r>
          </w:p>
        </w:tc>
      </w:tr>
      <w:tr w:rsidR="00781246" w:rsidRPr="007D7DD9" w:rsidTr="009E1867">
        <w:trPr>
          <w:trHeight w:val="751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Madsen 2011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18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05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color w:val="000000"/>
                <w:kern w:val="24"/>
                <w:sz w:val="22"/>
                <w:szCs w:val="22"/>
              </w:rPr>
              <w:lastRenderedPageBreak/>
              <w:t>Parati 2009</w:t>
            </w:r>
            <w:r w:rsidRPr="007D7DD9">
              <w:rPr>
                <w:rFonts w:eastAsia="Calibri"/>
                <w:color w:val="000000"/>
                <w:kern w:val="24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color w:val="000000"/>
                <w:kern w:val="24"/>
                <w:sz w:val="22"/>
                <w:szCs w:val="22"/>
              </w:rPr>
              <w:instrText xml:space="preserve"> ADDIN EN.CITE &lt;EndNote&gt;&lt;Cite&gt;&lt;Author&gt;Parati&lt;/Author&gt;&lt;Year&gt;2009&lt;/Year&gt;&lt;RecNum&gt;34&lt;/RecNum&gt;&lt;DisplayText&gt;&lt;style face="superscript"&gt;19&lt;/style&gt;&lt;/DisplayText&gt;&lt;record&gt;&lt;rec-number&gt;34&lt;/rec-number&gt;&lt;foreign-keys&gt;&lt;key app="EN" db-id="f2d259dfbrrfsmeffdlvwta6ws09ddxsefzw" timestamp="1449153125"&gt;34&lt;/key&gt;&lt;/foreign-keys&gt;&lt;ref-type name="Journal Article"&gt;17&lt;/ref-type&gt;&lt;contributors&gt;&lt;authors&gt;&lt;author&gt;Parati, Gianfranco&lt;/author&gt;&lt;author&gt;Omboni, Stefano&lt;/author&gt;&lt;author&gt;Albini, Fabio&lt;/author&gt;&lt;author&gt;Piantoni, Lucia&lt;/author&gt;&lt;author&gt;Giuliano, Andrea&lt;/author&gt;&lt;author&gt;Revera, Miriam&lt;/author&gt;&lt;author&gt;Illyes, Miklos&lt;/author&gt;&lt;author&gt;Mancia, Giuseppe&lt;/author&gt;&lt;author&gt;TeleBPCare Study Group&lt;/author&gt;&lt;/authors&gt;&lt;/contributors&gt;&lt;titles&gt;&lt;title&gt;Home blood pressure telemonitoring improves hypertension control in general practice: the TeleBPCare study&lt;/title&gt;&lt;secondary-title&gt;J Hypertens&lt;/secondary-title&gt;&lt;/titles&gt;&lt;periodical&gt;&lt;full-title&gt;J Hypertens&lt;/full-title&gt;&lt;abbr-1&gt;J Hypertens&lt;/abbr-1&gt;&lt;/periodical&gt;&lt;pages&gt;198-203&lt;/pages&gt;&lt;volume&gt;27&lt;/volume&gt;&lt;number&gt;1&lt;/number&gt;&lt;dates&gt;&lt;year&gt;2009&lt;/year&gt;&lt;/dates&gt;&lt;isbn&gt;0263-6352&lt;/isbn&gt;&lt;urls&gt;&lt;/urls&gt;&lt;/record&gt;&lt;/Cite&gt;&lt;/EndNote&gt;</w:instrText>
            </w:r>
            <w:r w:rsidRPr="007D7DD9">
              <w:rPr>
                <w:rFonts w:eastAsia="Calibri"/>
                <w:color w:val="000000"/>
                <w:kern w:val="24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sz w:val="22"/>
                <w:szCs w:val="22"/>
                <w:vertAlign w:val="superscript"/>
              </w:rPr>
              <w:t>19</w:t>
            </w:r>
            <w:r w:rsidRPr="007D7DD9">
              <w:rPr>
                <w:rFonts w:eastAsia="Calibri"/>
                <w:color w:val="000000"/>
                <w:kern w:val="24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8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16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H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0160" w:type="dxa"/>
            <w:gridSpan w:val="10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  <w:szCs w:val="22"/>
              </w:rPr>
            </w:pPr>
            <w:r w:rsidRPr="007D7DD9">
              <w:rPr>
                <w:rFonts w:eastAsia="Calibri"/>
                <w:b/>
                <w:sz w:val="22"/>
                <w:szCs w:val="22"/>
              </w:rPr>
              <w:t>SMBP within team-based care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Artinian 2001 A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Artinian&lt;/Author&gt;&lt;Year&gt;2001&lt;/Year&gt;&lt;RecNum&gt;24&lt;/RecNum&gt;&lt;DisplayText&gt;&lt;style face="superscript"&gt;20&lt;/style&gt;&lt;/DisplayText&gt;&lt;record&gt;&lt;rec-number&gt;24&lt;/rec-number&gt;&lt;foreign-keys&gt;&lt;key app="EN" db-id="f2d259dfbrrfsmeffdlvwta6ws09ddxsefzw" timestamp="1435845777"&gt;24&lt;/key&gt;&lt;/foreign-keys&gt;&lt;ref-type name="Journal Article"&gt;17&lt;/ref-type&gt;&lt;contributors&gt;&lt;authors&gt;&lt;author&gt;Artinian, Nancy T&lt;/author&gt;&lt;author&gt;Washington, Olivia GM&lt;/author&gt;&lt;author&gt;Templin, Thomas N&lt;/author&gt;&lt;/authors&gt;&lt;/contributors&gt;&lt;titles&gt;&lt;title&gt;Effects of home telemonitoring and community-based monitoring on blood pressure control in urban African Americans: a pilot study&lt;/title&gt;&lt;secondary-title&gt;Heart Lung&lt;/secondary-title&gt;&lt;/titles&gt;&lt;periodical&gt;&lt;full-title&gt;Heart Lung&lt;/full-title&gt;&lt;/periodical&gt;&lt;pages&gt;191-199&lt;/pages&gt;&lt;volume&gt;30&lt;/volume&gt;&lt;number&gt;3&lt;/number&gt;&lt;dates&gt;&lt;year&gt;2001&lt;/year&gt;&lt;/dates&gt;&lt;isbn&gt;0147-9563&lt;/isbn&gt;&lt;urls&gt;&lt;/urls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0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9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Health center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eed 2010 C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1,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60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4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CE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Wang 2012 A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21-23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44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4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48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8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Wang 2012 B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21-23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43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4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49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8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Wang 2012 C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21-23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40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4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47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8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, NB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Billups 201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24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48</w:t>
            </w:r>
            <w:r w:rsidRPr="007D7DD9">
              <w:rPr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0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75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CE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ishman 2013 C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13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0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56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61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, HC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CE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Margolis 2013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25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9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61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28</w:t>
            </w:r>
          </w:p>
        </w:tc>
        <w:tc>
          <w:tcPr>
            <w:tcW w:w="81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12</w:t>
            </w:r>
          </w:p>
        </w:tc>
        <w:tc>
          <w:tcPr>
            <w:tcW w:w="7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Primary care</w:t>
            </w:r>
          </w:p>
        </w:tc>
        <w:tc>
          <w:tcPr>
            <w:tcW w:w="117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IC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D9D9D9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Johannesson 1991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Johannesson&lt;/Author&gt;&lt;Year&gt;1991&lt;/Year&gt;&lt;RecNum&gt;14&lt;/RecNum&gt;&lt;DisplayText&gt;&lt;style face="superscript"&gt;29&lt;/style&gt;&lt;/DisplayText&gt;&lt;record&gt;&lt;rec-number&gt;14&lt;/rec-number&gt;&lt;foreign-keys&gt;&lt;key app="EN" db-id="f2d259dfbrrfsmeffdlvwta6ws09ddxsefzw" timestamp="1435845334"&gt;14&lt;/key&gt;&lt;/foreign-keys&gt;&lt;ref-type name="Journal Article"&gt;17&lt;/ref-type&gt;&lt;contributors&gt;&lt;authors&gt;&lt;author&gt;Johannesson, M.&lt;/author&gt;&lt;author&gt;Aberg, H.&lt;/author&gt;&lt;author&gt;Agreus, L.&lt;/author&gt;&lt;author&gt;Borgquist, L.&lt;/author&gt;&lt;author&gt;Jonsson, B.&lt;/author&gt;&lt;/authors&gt;&lt;/contributors&gt;&lt;titles&gt;&lt;title&gt;Cost-benefit analysis of non-pharmacological treatment of hypertension&lt;/title&gt;&lt;secondary-title&gt;J Intern Med&lt;/secondary-title&gt;&lt;/titles&gt;&lt;periodical&gt;&lt;full-title&gt;J Intern Med&lt;/full-title&gt;&lt;/periodical&gt;&lt;pages&gt;307-12&lt;/pages&gt;&lt;volume&gt;230&lt;/volume&gt;&lt;number&gt;4&lt;/number&gt;&lt;keywords&gt;&lt;keyword&gt;Adult&lt;/keyword&gt;&lt;keyword&gt;Aged&lt;/keyword&gt;&lt;keyword&gt;Antihypertensive Agents/ec [Economics]&lt;/keyword&gt;&lt;keyword&gt;Antihypertensive Agents/tu [Therapeutic Use]&lt;/keyword&gt;&lt;keyword&gt;Blood Pressure Determination/ec [Economics]&lt;/keyword&gt;&lt;keyword&gt;Cost-Benefit Analysis&lt;/keyword&gt;&lt;keyword&gt;Follow-Up Studies&lt;/keyword&gt;&lt;keyword&gt;Humans&lt;/keyword&gt;&lt;keyword&gt;*Hypertension/ec [Economics]&lt;/keyword&gt;&lt;keyword&gt;*Hypertension/th [Therapy]&lt;/keyword&gt;&lt;keyword&gt;Middle Aged&lt;/keyword&gt;&lt;keyword&gt;Patient Education as Topic/ec [Economics]&lt;/keyword&gt;&lt;/keywords&gt;&lt;dates&gt;&lt;year&gt;1991&lt;/year&gt;&lt;/dates&gt;&lt;pub-location&gt;ENGLAND&lt;/pub-location&gt;&lt;publisher&gt;Johannesson,M. Department of Health and Society, Linkoping University, Sweden.&lt;/publisher&gt;&lt;isbn&gt;0954-6820&lt;/isbn&gt;&lt;urls&gt;&lt;related-urls&gt;&lt;url&gt;http://ovidsp.ovid.com/ovidweb.cgi?T=JS&amp;amp;PAGE=reference&amp;amp;D=med3&amp;amp;NEWS=N&amp;amp;AN=1919423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9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RCT</w:t>
            </w:r>
          </w:p>
        </w:tc>
        <w:tc>
          <w:tcPr>
            <w:tcW w:w="63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327</w:t>
            </w:r>
          </w:p>
        </w:tc>
        <w:tc>
          <w:tcPr>
            <w:tcW w:w="81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24</w:t>
            </w:r>
          </w:p>
        </w:tc>
        <w:tc>
          <w:tcPr>
            <w:tcW w:w="7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UC plus</w:t>
            </w:r>
            <w:r w:rsidRPr="007D7DD9">
              <w:rPr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Health centers</w:t>
            </w:r>
          </w:p>
        </w:tc>
        <w:tc>
          <w:tcPr>
            <w:tcW w:w="117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HC, NB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—</w:t>
            </w:r>
          </w:p>
        </w:tc>
      </w:tr>
      <w:tr w:rsidR="00781246" w:rsidRPr="007D7DD9" w:rsidTr="009E1867">
        <w:trPr>
          <w:trHeight w:val="325"/>
        </w:trPr>
        <w:tc>
          <w:tcPr>
            <w:tcW w:w="1880" w:type="dxa"/>
            <w:shd w:val="clear" w:color="auto" w:fill="auto"/>
          </w:tcPr>
          <w:p w:rsidR="00781246" w:rsidRPr="007D7DD9" w:rsidRDefault="00781246" w:rsidP="009E1867">
            <w:pPr>
              <w:ind w:left="144"/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Palmas 201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26-28</w:t>
            </w:r>
          </w:p>
        </w:tc>
        <w:tc>
          <w:tcPr>
            <w:tcW w:w="8280" w:type="dxa"/>
            <w:gridSpan w:val="9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sz w:val="22"/>
                <w:szCs w:val="22"/>
              </w:rPr>
              <w:t>Excluded study</w:t>
            </w:r>
          </w:p>
        </w:tc>
      </w:tr>
    </w:tbl>
    <w:p w:rsidR="00781246" w:rsidRPr="007D7DD9" w:rsidRDefault="00781246" w:rsidP="00781246">
      <w:pPr>
        <w:contextualSpacing/>
      </w:pPr>
      <w:r w:rsidRPr="007D7DD9">
        <w:rPr>
          <w:vertAlign w:val="superscript"/>
        </w:rPr>
        <w:t>a</w:t>
      </w:r>
      <w:r w:rsidRPr="007D7DD9">
        <w:t>Missing values indicate the percentage of diabetics in study was not provided or an explicit exclusion of diabetics was not stated in the study</w:t>
      </w:r>
    </w:p>
    <w:p w:rsidR="00781246" w:rsidRPr="007D7DD9" w:rsidRDefault="00781246" w:rsidP="00781246">
      <w:pPr>
        <w:contextualSpacing/>
      </w:pPr>
      <w:r w:rsidRPr="007D7DD9">
        <w:rPr>
          <w:vertAlign w:val="superscript"/>
        </w:rPr>
        <w:t>b</w:t>
      </w:r>
      <w:r w:rsidRPr="007D7DD9">
        <w:t>Diabetes or chronic kidney disease</w:t>
      </w:r>
    </w:p>
    <w:p w:rsidR="00781246" w:rsidRPr="007D7DD9" w:rsidRDefault="00781246" w:rsidP="00781246">
      <w:pPr>
        <w:contextualSpacing/>
      </w:pPr>
      <w:r w:rsidRPr="007D7DD9">
        <w:rPr>
          <w:vertAlign w:val="superscript"/>
        </w:rPr>
        <w:t>c</w:t>
      </w:r>
      <w:r w:rsidRPr="007D7DD9">
        <w:t>Usual care plus home blood pressure monitor</w:t>
      </w:r>
    </w:p>
    <w:p w:rsidR="00781246" w:rsidRPr="007D7DD9" w:rsidRDefault="00781246" w:rsidP="00781246">
      <w:pPr>
        <w:contextualSpacing/>
      </w:pPr>
    </w:p>
    <w:p w:rsidR="00781246" w:rsidRPr="007D7DD9" w:rsidRDefault="00781246" w:rsidP="00781246">
      <w:pPr>
        <w:contextualSpacing/>
      </w:pPr>
      <w:r w:rsidRPr="007D7DD9">
        <w:t>SMBP, self-monitored blood pressure; RCT, randomized control trial; UC, usual care; PP, pre to post; HTN, hypertension; BP, blood pressure; SBP, systolic blood pressure; DBP, diastolic blood pressure; IC, intervention cost; HC, healthcare cost; CE, cost-effectiveness; NB, net benefit; K, thousand; M, millions</w:t>
      </w:r>
    </w:p>
    <w:p w:rsidR="00781246" w:rsidRPr="007D7DD9" w:rsidRDefault="00781246" w:rsidP="00781246">
      <w:pPr>
        <w:contextualSpacing/>
      </w:pPr>
      <w:r w:rsidRPr="007D7DD9">
        <w:rPr>
          <w:b/>
        </w:rPr>
        <w:br w:type="page"/>
      </w:r>
      <w:r w:rsidRPr="007D7DD9">
        <w:rPr>
          <w:b/>
        </w:rPr>
        <w:lastRenderedPageBreak/>
        <w:t>Appendix Table 2.</w:t>
      </w:r>
      <w:r w:rsidRPr="007D7DD9">
        <w:t xml:space="preserve"> Studies With Focus on Hypertension and Use of Self-Measured Blood Pressure Devices for Treatment or Diagnosis of Hypertension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736"/>
        <w:gridCol w:w="1427"/>
        <w:gridCol w:w="1496"/>
        <w:gridCol w:w="1701"/>
      </w:tblGrid>
      <w:tr w:rsidR="00781246" w:rsidRPr="007D7DD9" w:rsidTr="009E1867">
        <w:trPr>
          <w:trHeight w:val="161"/>
        </w:trPr>
        <w:tc>
          <w:tcPr>
            <w:tcW w:w="63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b/>
              </w:rPr>
            </w:pPr>
            <w:r w:rsidRPr="007D7DD9">
              <w:rPr>
                <w:b/>
              </w:rPr>
              <w:t>Characteristic</w:t>
            </w:r>
          </w:p>
        </w:tc>
        <w:tc>
          <w:tcPr>
            <w:tcW w:w="1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rPr>
                <w:b/>
              </w:rPr>
              <w:t>SMBP alone</w:t>
            </w:r>
          </w:p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rPr>
                <w:b/>
              </w:rPr>
              <w:t># studie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rPr>
                <w:b/>
              </w:rPr>
              <w:t>SMBP with additional support</w:t>
            </w:r>
          </w:p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rPr>
                <w:b/>
              </w:rPr>
              <w:t># studies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rPr>
                <w:b/>
              </w:rPr>
              <w:t>SMBP within team-based care</w:t>
            </w:r>
          </w:p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rPr>
                <w:b/>
              </w:rPr>
              <w:t># studies</w:t>
            </w:r>
          </w:p>
        </w:tc>
      </w:tr>
      <w:tr w:rsidR="00781246" w:rsidRPr="007D7DD9" w:rsidTr="009E1867">
        <w:trPr>
          <w:trHeight w:val="161"/>
        </w:trPr>
        <w:tc>
          <w:tcPr>
            <w:tcW w:w="6318" w:type="dxa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t>All patients have high BP</w:t>
            </w:r>
          </w:p>
        </w:tc>
        <w:tc>
          <w:tcPr>
            <w:tcW w:w="1689" w:type="dxa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</w:p>
        </w:tc>
        <w:tc>
          <w:tcPr>
            <w:tcW w:w="2070" w:type="dxa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</w:p>
        </w:tc>
      </w:tr>
      <w:tr w:rsidR="00781246" w:rsidRPr="007D7DD9" w:rsidTr="009E1867">
        <w:trPr>
          <w:trHeight w:val="161"/>
        </w:trPr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ind w:left="288"/>
              <w:contextualSpacing/>
              <w:rPr>
                <w:b/>
              </w:rPr>
            </w:pPr>
            <w:r w:rsidRPr="007D7DD9">
              <w:t>Yes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t>6</w: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04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kJvdWJvdWNoYWlyb3BvdWxvdTwvQXV0aG9yPjxZZWFyPjIwMTQ8L1llYXI+PFJl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04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kJvdWJvdWNoYWlyb3BvdWxvdTwvQXV0aG9yPjxZZWFyPjIwMTQ8L1llYXI+PFJl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-8</w:t>
            </w:r>
            <w:r w:rsidRPr="007D7DD9">
              <w:fldChar w:fldCharType="end"/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t>8</w:t>
            </w:r>
            <w:r w:rsidRPr="007D7DD9">
              <w:fldChar w:fldCharType="begin">
                <w:fldData xml:space="preserve">PEVuZE5vdGU+PENpdGU+PEF1dGhvcj5Cb25kbWFzczwvQXV0aG9yPjxZZWFyPjIwMDA8L1llYXI+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25kbWFzczwvQXV0aG9yPjxZZWFyPjIwMDA8L1llYXI+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2-19</w:t>
            </w:r>
            <w:r w:rsidRPr="007D7DD9">
              <w:fldChar w:fldCharType="end"/>
            </w: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b/>
              </w:rPr>
            </w:pPr>
            <w:r w:rsidRPr="007D7DD9">
              <w:t>7</w:t>
            </w:r>
            <w:r w:rsidRPr="007D7DD9">
              <w:fldChar w:fldCharType="begin">
                <w:fldData xml:space="preserve">PEVuZE5vdGU+PENpdGU+PEF1dGhvcj5BcnRpbmlhbjwvQXV0aG9yPjxZZWFyPjIwMDE8L1llYXI+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BcnRpbmlhbjwvQXV0aG9yPjxZZWFyPjIwMDE8L1llYXI+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,2,13,20-25,29</w:t>
            </w:r>
            <w:r w:rsidRPr="007D7DD9">
              <w:fldChar w:fldCharType="end"/>
            </w:r>
          </w:p>
        </w:tc>
      </w:tr>
      <w:tr w:rsidR="00781246" w:rsidRPr="007D7DD9" w:rsidTr="009E1867">
        <w:trPr>
          <w:trHeight w:val="50"/>
        </w:trPr>
        <w:tc>
          <w:tcPr>
            <w:tcW w:w="6318" w:type="dxa"/>
            <w:shd w:val="clear" w:color="auto" w:fill="D9D9D9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No</w:t>
            </w:r>
          </w:p>
        </w:tc>
        <w:tc>
          <w:tcPr>
            <w:tcW w:w="168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2</w:t>
            </w:r>
            <w:r w:rsidRPr="007D7DD9">
              <w:fldChar w:fldCharType="begin">
                <w:fldData xml:space="preserve">PEVuZE5vdGU+PENpdGU+PEF1dGhvcj5BcnJpZXRhPC9BdXRob3I+PFllYXI+MjAxNDwvWWVhcj48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=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BcnJpZXRhPC9BdXRob3I+PFllYXI+MjAxNDwvWWVhcj48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=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9-11</w:t>
            </w:r>
            <w:r w:rsidRPr="007D7DD9">
              <w:fldChar w:fldCharType="end"/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  <w:tc>
          <w:tcPr>
            <w:tcW w:w="20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6-28</w:t>
            </w:r>
            <w:r w:rsidRPr="007D7DD9">
              <w:fldChar w:fldCharType="end"/>
            </w:r>
          </w:p>
        </w:tc>
      </w:tr>
      <w:tr w:rsidR="00781246" w:rsidRPr="007D7DD9" w:rsidTr="009E1867"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t>Screened for eligibility with ambulatory BP monitoring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</w:p>
        </w:tc>
      </w:tr>
      <w:tr w:rsidR="00781246" w:rsidRPr="007D7DD9" w:rsidTr="009E1867">
        <w:tc>
          <w:tcPr>
            <w:tcW w:w="6318" w:type="dxa"/>
            <w:shd w:val="clear" w:color="auto" w:fill="D9D9D9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Yes</w:t>
            </w:r>
          </w:p>
        </w:tc>
        <w:tc>
          <w:tcPr>
            <w:tcW w:w="168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3</w:t>
            </w:r>
            <w:r w:rsidRPr="007D7DD9">
              <w:fldChar w:fldCharType="begin">
                <w:fldData xml:space="preserve">PEVuZE5vdGU+PENpdGU+PEF1dGhvcj5QYXJhdGk8L0F1dGhvcj48WWVhcj4yMDA5PC9ZZWFyPjxS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QYXJhdGk8L0F1dGhvcj48WWVhcj4yMDA5PC9ZZWFyPjxS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6,18,19</w:t>
            </w:r>
            <w:r w:rsidRPr="007D7DD9">
              <w:fldChar w:fldCharType="end"/>
            </w:r>
          </w:p>
        </w:tc>
        <w:tc>
          <w:tcPr>
            <w:tcW w:w="20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</w:tr>
      <w:tr w:rsidR="00781246" w:rsidRPr="007D7DD9" w:rsidTr="009E1867"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t>Studies in which home BP readings were used to treat hypertension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</w:p>
        </w:tc>
      </w:tr>
      <w:tr w:rsidR="00781246" w:rsidRPr="007D7DD9" w:rsidTr="009E1867">
        <w:tc>
          <w:tcPr>
            <w:tcW w:w="6318" w:type="dxa"/>
            <w:shd w:val="clear" w:color="auto" w:fill="D9D9D9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Yes</w:t>
            </w:r>
          </w:p>
        </w:tc>
        <w:tc>
          <w:tcPr>
            <w:tcW w:w="168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6</w:t>
            </w:r>
            <w:r w:rsidRPr="007D7DD9">
              <w:fldChar w:fldCharType="begin">
                <w:fldData xml:space="preserve">PEVuZE5vdGU+PENpdGU+PEF1dGhvcj5BcnJpZXRhPC9BdXRob3I+PFllYXI+MjAxNDwvWWVhcj48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BcnJpZXRhPC9BdXRob3I+PFllYXI+MjAxNDwvWWVhcj48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4-11</w:t>
            </w:r>
            <w:r w:rsidRPr="007D7DD9">
              <w:fldChar w:fldCharType="end"/>
            </w:r>
          </w:p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5</w:t>
            </w:r>
            <w:r w:rsidRPr="007D7DD9">
              <w:fldChar w:fldCharType="begin">
                <w:fldData xml:space="preserve">PEVuZE5vdGU+PENpdGU+PEF1dGhvcj5Cb25kbWFzczwvQXV0aG9yPjxZZWFyPjIwMDA8L1llYXI+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25kbWFzczwvQXV0aG9yPjxZZWFyPjIwMDA8L1llYXI+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4-16,18,19</w:t>
            </w:r>
            <w:r w:rsidRPr="007D7DD9">
              <w:fldChar w:fldCharType="end"/>
            </w:r>
          </w:p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20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5</w:t>
            </w:r>
            <w:r w:rsidRPr="007D7DD9">
              <w:fldChar w:fldCharType="begin">
                <w:fldData xml:space="preserve">PEVuZE5vdGU+PENpdGU+PEF1dGhvcj5CaWxsdXBzPC9BdXRob3I+PFllYXI+MjAxNDwvWWVhcj48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aWxsdXBzPC9BdXRob3I+PFllYXI+MjAxNDwvWWVhcj48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3,21-28</w:t>
            </w:r>
            <w:r w:rsidRPr="007D7DD9">
              <w:fldChar w:fldCharType="end"/>
            </w:r>
          </w:p>
          <w:p w:rsidR="00781246" w:rsidRPr="007D7DD9" w:rsidRDefault="00781246" w:rsidP="009E1867">
            <w:pPr>
              <w:contextualSpacing/>
              <w:jc w:val="center"/>
            </w:pPr>
          </w:p>
        </w:tc>
      </w:tr>
      <w:tr w:rsidR="00781246" w:rsidRPr="007D7DD9" w:rsidTr="009E1867"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No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,2</w:t>
            </w:r>
            <w:r w:rsidRPr="007D7DD9">
              <w:fldChar w:fldCharType="end"/>
            </w:r>
          </w:p>
        </w:tc>
      </w:tr>
      <w:tr w:rsidR="00781246" w:rsidRPr="007D7DD9" w:rsidTr="009E1867">
        <w:tc>
          <w:tcPr>
            <w:tcW w:w="6318" w:type="dxa"/>
            <w:shd w:val="clear" w:color="auto" w:fill="D9D9D9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BP reports sent to PCP</w:t>
            </w:r>
          </w:p>
        </w:tc>
        <w:tc>
          <w:tcPr>
            <w:tcW w:w="168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3</w:t>
            </w:r>
            <w:r w:rsidRPr="007D7DD9">
              <w:fldChar w:fldCharType="end"/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2</w:t>
            </w:r>
            <w:r w:rsidRPr="007D7DD9">
              <w:fldChar w:fldCharType="begin">
                <w:fldData xml:space="preserve">PEVuZE5vdGU+PENpdGU+PEF1dGhvcj5GaXNobWFuPC9BdXRob3I+PFllYXI+MjAxMzwvWWVhcj48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GaXNobWFuPC9BdXRob3I+PFllYXI+MjAxMzwvWWVhcj48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2,13</w:t>
            </w:r>
            <w:r w:rsidRPr="007D7DD9">
              <w:fldChar w:fldCharType="end"/>
            </w:r>
          </w:p>
        </w:tc>
        <w:tc>
          <w:tcPr>
            <w:tcW w:w="20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/>
            </w:r>
            <w:r w:rsidRPr="007D7DD9">
              <w:instrText xml:space="preserve"> ADDIN EN.CITE &lt;EndNote&gt;&lt;Cite&gt;&lt;Author&gt;Artinian&lt;/Author&gt;&lt;Year&gt;2001&lt;/Year&gt;&lt;RecNum&gt;24&lt;/RecNum&gt;&lt;DisplayText&gt;&lt;style face="superscript"&gt;20&lt;/style&gt;&lt;/DisplayText&gt;&lt;record&gt;&lt;rec-number&gt;24&lt;/rec-number&gt;&lt;foreign-keys&gt;&lt;key app="EN" db-id="f2d259dfbrrfsmeffdlvwta6ws09ddxsefzw" timestamp="1435845777"&gt;24&lt;/key&gt;&lt;/foreign-keys&gt;&lt;ref-type name="Journal Article"&gt;17&lt;/ref-type&gt;&lt;contributors&gt;&lt;authors&gt;&lt;author&gt;Artinian, Nancy T&lt;/author&gt;&lt;author&gt;Washington, Olivia GM&lt;/author&gt;&lt;author&gt;Templin, Thomas N&lt;/author&gt;&lt;/authors&gt;&lt;/contributors&gt;&lt;titles&gt;&lt;title&gt;Effects of home telemonitoring and community-based monitoring on blood pressure control in urban African Americans: a pilot study&lt;/title&gt;&lt;secondary-title&gt;Heart Lung&lt;/secondary-title&gt;&lt;/titles&gt;&lt;periodical&gt;&lt;full-title&gt;Heart Lung&lt;/full-title&gt;&lt;/periodical&gt;&lt;pages&gt;191-199&lt;/pages&gt;&lt;volume&gt;30&lt;/volume&gt;&lt;number&gt;3&lt;/number&gt;&lt;dates&gt;&lt;year&gt;2001&lt;/year&gt;&lt;/dates&gt;&lt;isbn&gt;0147-9563&lt;/isbn&gt;&lt;urls&gt;&lt;/urls&gt;&lt;/record&gt;&lt;/Cite&gt;&lt;/EndNote&gt;</w:instrText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0</w:t>
            </w:r>
            <w:r w:rsidRPr="007D7DD9">
              <w:fldChar w:fldCharType="end"/>
            </w:r>
          </w:p>
        </w:tc>
      </w:tr>
      <w:tr w:rsidR="00781246" w:rsidRPr="007D7DD9" w:rsidTr="009E1867"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Not mentioned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,2</w:t>
            </w:r>
            <w:r w:rsidRPr="007D7DD9">
              <w:fldChar w:fldCharType="end"/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/>
            </w:r>
            <w:r w:rsidRPr="007D7DD9">
              <w:instrText xml:space="preserve"> ADDIN EN.CITE &lt;EndNote&gt;&lt;Cite&gt;&lt;Author&gt;Trogdon&lt;/Author&gt;&lt;Year&gt;2012&lt;/Year&gt;&lt;RecNum&gt;21&lt;/RecNum&gt;&lt;DisplayText&gt;&lt;style face="superscript"&gt;17&lt;/style&gt;&lt;/DisplayText&gt;&lt;record&gt;&lt;rec-number&gt;21&lt;/rec-number&gt;&lt;foreign-keys&gt;&lt;key app="EN" db-id="f2d259dfbrrfsmeffdlvwta6ws09ddxsefzw" timestamp="1435845433"&gt;21&lt;/key&gt;&lt;/foreign-keys&gt;&lt;ref-type name="Journal Article"&gt;17&lt;/ref-type&gt;&lt;contributors&gt;&lt;authors&gt;&lt;author&gt;Trogdon, Justin G.&lt;/author&gt;&lt;author&gt;Larsen, Barbara&lt;/author&gt;&lt;author&gt;Larsen, David&lt;/author&gt;&lt;author&gt;Salas, Wendy&lt;/author&gt;&lt;author&gt;Snell, Matt&lt;/author&gt;&lt;/authors&gt;&lt;/contributors&gt;&lt;titles&gt;&lt;title&gt;Cost-effectiveness evaluation of a collaborative patient education hypertension intervention in Utah&lt;/title&gt;&lt;secondary-title&gt;J Clin Hypertens (Greenwich)&lt;/secondary-title&gt;&lt;/titles&gt;&lt;periodical&gt;&lt;full-title&gt;J Clin Hypertens (Greenwich)&lt;/full-title&gt;&lt;/periodical&gt;&lt;pages&gt;760-6&lt;/pages&gt;&lt;volume&gt;14&lt;/volume&gt;&lt;number&gt;11&lt;/number&gt;&lt;keywords&gt;&lt;keyword&gt;Adolescent&lt;/keyword&gt;&lt;keyword&gt;Adult&lt;/keyword&gt;&lt;keyword&gt;Aged&lt;/keyword&gt;&lt;keyword&gt;Aged, 80 and over&lt;/keyword&gt;&lt;keyword&gt;Cost-Benefit Analysis&lt;/keyword&gt;&lt;keyword&gt;Female&lt;/keyword&gt;&lt;keyword&gt;*Health Promotion&lt;/keyword&gt;&lt;keyword&gt;Humans&lt;/keyword&gt;&lt;keyword&gt;Hypertension/dt [Drug Therapy]&lt;/keyword&gt;&lt;keyword&gt;Hypertension/ec [Economics]&lt;/keyword&gt;&lt;keyword&gt;*Hypertension/pc [Prevention &amp;amp; Control]&lt;/keyword&gt;&lt;keyword&gt;Male&lt;/keyword&gt;&lt;keyword&gt;Middle Aged&lt;/keyword&gt;&lt;keyword&gt;*Patient Education as Topic&lt;/keyword&gt;&lt;keyword&gt;Self Care&lt;/keyword&gt;&lt;keyword&gt;Utah&lt;/keyword&gt;&lt;keyword&gt;Young Adult&lt;/keyword&gt;&lt;/keywords&gt;&lt;dates&gt;&lt;year&gt;2012&lt;/year&gt;&lt;/dates&gt;&lt;pub-location&gt;United States&lt;/pub-location&gt;&lt;publisher&gt;Trogdon,Justin G. RTI International, Research Triangle Park, NC 27709-2194, USA. jtrogdon@rti.org&lt;/publisher&gt;&lt;isbn&gt;1751-7176&lt;/isbn&gt;&lt;urls&gt;&lt;related-urls&gt;&lt;url&gt;http://ovidsp.ovid.com/ovidweb.cgi?T=JS&amp;amp;PAGE=reference&amp;amp;D=medl&amp;amp;NEWS=N&amp;amp;AN=23126347&lt;/url&gt;&lt;/related-urls&gt;&lt;/urls&gt;&lt;electronic-resource-num&gt;doi: 10.1111/jch.12013.&lt;/electronic-resource-num&gt;&lt;remote-database-name&gt;Medline (OVID)&lt;/remote-database-name&gt;&lt;/record&gt;&lt;/Cite&gt;&lt;/EndNote&gt;</w:instrText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7</w:t>
            </w:r>
            <w:r w:rsidRPr="007D7DD9">
              <w:fldChar w:fldCharType="end"/>
            </w: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/>
            </w:r>
            <w:r w:rsidRPr="007D7DD9">
              <w:instrText xml:space="preserve"> ADDIN EN.CITE &lt;EndNote&gt;&lt;Cite&gt;&lt;Author&gt;Johannesson&lt;/Author&gt;&lt;Year&gt;1991&lt;/Year&gt;&lt;RecNum&gt;14&lt;/RecNum&gt;&lt;DisplayText&gt;&lt;style face="superscript"&gt;29&lt;/style&gt;&lt;/DisplayText&gt;&lt;record&gt;&lt;rec-number&gt;14&lt;/rec-number&gt;&lt;foreign-keys&gt;&lt;key app="EN" db-id="f2d259dfbrrfsmeffdlvwta6ws09ddxsefzw" timestamp="1435845334"&gt;14&lt;/key&gt;&lt;/foreign-keys&gt;&lt;ref-type name="Journal Article"&gt;17&lt;/ref-type&gt;&lt;contributors&gt;&lt;authors&gt;&lt;author&gt;Johannesson, M.&lt;/author&gt;&lt;author&gt;Aberg, H.&lt;/author&gt;&lt;author&gt;Agreus, L.&lt;/author&gt;&lt;author&gt;Borgquist, L.&lt;/author&gt;&lt;author&gt;Jonsson, B.&lt;/author&gt;&lt;/authors&gt;&lt;/contributors&gt;&lt;titles&gt;&lt;title&gt;Cost-benefit analysis of non-pharmacological treatment of hypertension&lt;/title&gt;&lt;secondary-title&gt;J Intern Med&lt;/secondary-title&gt;&lt;/titles&gt;&lt;periodical&gt;&lt;full-title&gt;J Intern Med&lt;/full-title&gt;&lt;/periodical&gt;&lt;pages&gt;307-12&lt;/pages&gt;&lt;volume&gt;230&lt;/volume&gt;&lt;number&gt;4&lt;/number&gt;&lt;keywords&gt;&lt;keyword&gt;Adult&lt;/keyword&gt;&lt;keyword&gt;Aged&lt;/keyword&gt;&lt;keyword&gt;Antihypertensive Agents/ec [Economics]&lt;/keyword&gt;&lt;keyword&gt;Antihypertensive Agents/tu [Therapeutic Use]&lt;/keyword&gt;&lt;keyword&gt;Blood Pressure Determination/ec [Economics]&lt;/keyword&gt;&lt;keyword&gt;Cost-Benefit Analysis&lt;/keyword&gt;&lt;keyword&gt;Follow-Up Studies&lt;/keyword&gt;&lt;keyword&gt;Humans&lt;/keyword&gt;&lt;keyword&gt;*Hypertension/ec [Economics]&lt;/keyword&gt;&lt;keyword&gt;*Hypertension/th [Therapy]&lt;/keyword&gt;&lt;keyword&gt;Middle Aged&lt;/keyword&gt;&lt;keyword&gt;Patient Education as Topic/ec [Economics]&lt;/keyword&gt;&lt;/keywords&gt;&lt;dates&gt;&lt;year&gt;1991&lt;/year&gt;&lt;/dates&gt;&lt;pub-location&gt;ENGLAND&lt;/pub-location&gt;&lt;publisher&gt;Johannesson,M. Department of Health and Society, Linkoping University, Sweden.&lt;/publisher&gt;&lt;isbn&gt;0954-6820&lt;/isbn&gt;&lt;urls&gt;&lt;related-urls&gt;&lt;url&gt;http://ovidsp.ovid.com/ovidweb.cgi?T=JS&amp;amp;PAGE=reference&amp;amp;D=med3&amp;amp;NEWS=N&amp;amp;AN=1919423&lt;/url&gt;&lt;/related-urls&gt;&lt;/urls&gt;&lt;remote-database-name&gt;Medline (OVID)&lt;/remote-database-name&gt;&lt;/record&gt;&lt;/Cite&gt;&lt;/EndNote&gt;</w:instrText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9</w:t>
            </w:r>
            <w:r w:rsidRPr="007D7DD9">
              <w:fldChar w:fldCharType="end"/>
            </w:r>
          </w:p>
        </w:tc>
      </w:tr>
      <w:tr w:rsidR="00781246" w:rsidRPr="007D7DD9" w:rsidTr="009E1867">
        <w:tc>
          <w:tcPr>
            <w:tcW w:w="6318" w:type="dxa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t>Studies in which economic outcomes include white-coat hypertension and consequences from diagnostic screening</w:t>
            </w:r>
          </w:p>
        </w:tc>
        <w:tc>
          <w:tcPr>
            <w:tcW w:w="168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20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</w:tr>
      <w:tr w:rsidR="00781246" w:rsidRPr="007D7DD9" w:rsidTr="009E1867"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Yes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5</w:t>
            </w:r>
            <w:r w:rsidRPr="007D7DD9">
              <w:fldChar w:fldCharType="begin">
                <w:fldData xml:space="preserve">PEVuZE5vdGU+PENpdGU+PEF1dGhvcj5BcnJpZXRhPC9BdXRob3I+PFllYXI+MjAxNDwvWWVhcj48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BcnJpZXRhPC9BdXRob3I+PFllYXI+MjAxNDwvWWVhcj48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4,5,7-11</w:t>
            </w:r>
            <w:r w:rsidRPr="007D7DD9">
              <w:fldChar w:fldCharType="end"/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/>
            </w:r>
            <w:r w:rsidRPr="007D7DD9">
              <w:instrText xml:space="preserve"> ADDIN EN.CITE &lt;EndNote&gt;&lt;Cite&gt;&lt;Author&gt;Johannesson&lt;/Author&gt;&lt;Year&gt;1991&lt;/Year&gt;&lt;RecNum&gt;14&lt;/RecNum&gt;&lt;DisplayText&gt;&lt;style face="superscript"&gt;29&lt;/style&gt;&lt;/DisplayText&gt;&lt;record&gt;&lt;rec-number&gt;14&lt;/rec-number&gt;&lt;foreign-keys&gt;&lt;key app="EN" db-id="f2d259dfbrrfsmeffdlvwta6ws09ddxsefzw" timestamp="1435845334"&gt;14&lt;/key&gt;&lt;/foreign-keys&gt;&lt;ref-type name="Journal Article"&gt;17&lt;/ref-type&gt;&lt;contributors&gt;&lt;authors&gt;&lt;author&gt;Johannesson, M.&lt;/author&gt;&lt;author&gt;Aberg, H.&lt;/author&gt;&lt;author&gt;Agreus, L.&lt;/author&gt;&lt;author&gt;Borgquist, L.&lt;/author&gt;&lt;author&gt;Jonsson, B.&lt;/author&gt;&lt;/authors&gt;&lt;/contributors&gt;&lt;titles&gt;&lt;title&gt;Cost-benefit analysis of non-pharmacological treatment of hypertension&lt;/title&gt;&lt;secondary-title&gt;J Intern Med&lt;/secondary-title&gt;&lt;/titles&gt;&lt;periodical&gt;&lt;full-title&gt;J Intern Med&lt;/full-title&gt;&lt;/periodical&gt;&lt;pages&gt;307-12&lt;/pages&gt;&lt;volume&gt;230&lt;/volume&gt;&lt;number&gt;4&lt;/number&gt;&lt;keywords&gt;&lt;keyword&gt;Adult&lt;/keyword&gt;&lt;keyword&gt;Aged&lt;/keyword&gt;&lt;keyword&gt;Antihypertensive Agents/ec [Economics]&lt;/keyword&gt;&lt;keyword&gt;Antihypertensive Agents/tu [Therapeutic Use]&lt;/keyword&gt;&lt;keyword&gt;Blood Pressure Determination/ec [Economics]&lt;/keyword&gt;&lt;keyword&gt;Cost-Benefit Analysis&lt;/keyword&gt;&lt;keyword&gt;Follow-Up Studies&lt;/keyword&gt;&lt;keyword&gt;Humans&lt;/keyword&gt;&lt;keyword&gt;*Hypertension/ec [Economics]&lt;/keyword&gt;&lt;keyword&gt;*Hypertension/th [Therapy]&lt;/keyword&gt;&lt;keyword&gt;Middle Aged&lt;/keyword&gt;&lt;keyword&gt;Patient Education as Topic/ec [Economics]&lt;/keyword&gt;&lt;/keywords&gt;&lt;dates&gt;&lt;year&gt;1991&lt;/year&gt;&lt;/dates&gt;&lt;pub-location&gt;ENGLAND&lt;/pub-location&gt;&lt;publisher&gt;Johannesson,M. Department of Health and Society, Linkoping University, Sweden.&lt;/publisher&gt;&lt;isbn&gt;0954-6820&lt;/isbn&gt;&lt;urls&gt;&lt;related-urls&gt;&lt;url&gt;http://ovidsp.ovid.com/ovidweb.cgi?T=JS&amp;amp;PAGE=reference&amp;amp;D=med3&amp;amp;NEWS=N&amp;amp;AN=1919423&lt;/url&gt;&lt;/related-urls&gt;&lt;/urls&gt;&lt;remote-database-name&gt;Medline (OVID)&lt;/remote-database-name&gt;&lt;/record&gt;&lt;/Cite&gt;&lt;/EndNote&gt;</w:instrText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9</w:t>
            </w:r>
            <w:r w:rsidRPr="007D7DD9">
              <w:fldChar w:fldCharType="end"/>
            </w:r>
          </w:p>
        </w:tc>
      </w:tr>
      <w:tr w:rsidR="00781246" w:rsidRPr="007D7DD9" w:rsidTr="009E1867">
        <w:tc>
          <w:tcPr>
            <w:tcW w:w="6318" w:type="dxa"/>
            <w:shd w:val="clear" w:color="auto" w:fill="D9D9D9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No</w:t>
            </w:r>
          </w:p>
        </w:tc>
        <w:tc>
          <w:tcPr>
            <w:tcW w:w="168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0</w:t>
            </w:r>
          </w:p>
        </w:tc>
        <w:tc>
          <w:tcPr>
            <w:tcW w:w="162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1</w:t>
            </w:r>
            <w:r w:rsidRPr="007D7DD9">
              <w:fldChar w:fldCharType="begin"/>
            </w:r>
            <w:r w:rsidRPr="007D7DD9">
              <w:instrText xml:space="preserve"> ADDIN EN.CITE &lt;EndNote&gt;&lt;Cite&gt;&lt;Author&gt;Parati&lt;/Author&gt;&lt;Year&gt;2009&lt;/Year&gt;&lt;RecNum&gt;34&lt;/RecNum&gt;&lt;DisplayText&gt;&lt;style face="superscript"&gt;19&lt;/style&gt;&lt;/DisplayText&gt;&lt;record&gt;&lt;rec-number&gt;34&lt;/rec-number&gt;&lt;foreign-keys&gt;&lt;key app="EN" db-id="f2d259dfbrrfsmeffdlvwta6ws09ddxsefzw" timestamp="1449153125"&gt;34&lt;/key&gt;&lt;/foreign-keys&gt;&lt;ref-type name="Journal Article"&gt;17&lt;/ref-type&gt;&lt;contributors&gt;&lt;authors&gt;&lt;author&gt;Parati, Gianfranco&lt;/author&gt;&lt;author&gt;Omboni, Stefano&lt;/author&gt;&lt;author&gt;Albini, Fabio&lt;/author&gt;&lt;author&gt;Piantoni, Lucia&lt;/author&gt;&lt;author&gt;Giuliano, Andrea&lt;/author&gt;&lt;author&gt;Revera, Miriam&lt;/author&gt;&lt;author&gt;Illyes, Miklos&lt;/author&gt;&lt;author&gt;Mancia, Giuseppe&lt;/author&gt;&lt;author&gt;TeleBPCare Study Group&lt;/author&gt;&lt;/authors&gt;&lt;/contributors&gt;&lt;titles&gt;&lt;title&gt;Home blood pressure telemonitoring improves hypertension control in general practice: the TeleBPCare study&lt;/title&gt;&lt;secondary-title&gt;J Hypertens&lt;/secondary-title&gt;&lt;/titles&gt;&lt;periodical&gt;&lt;full-title&gt;J Hypertens&lt;/full-title&gt;&lt;abbr-1&gt;J Hypertens&lt;/abbr-1&gt;&lt;/periodical&gt;&lt;pages&gt;198-203&lt;/pages&gt;&lt;volume&gt;27&lt;/volume&gt;&lt;number&gt;1&lt;/number&gt;&lt;dates&gt;&lt;year&gt;2009&lt;/year&gt;&lt;/dates&gt;&lt;isbn&gt;0263-6352&lt;/isbn&gt;&lt;urls&gt;&lt;/urls&gt;&lt;/record&gt;&lt;/Cite&gt;&lt;/EndNote&gt;</w:instrText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9</w:t>
            </w:r>
            <w:r w:rsidRPr="007D7DD9">
              <w:fldChar w:fldCharType="end"/>
            </w:r>
          </w:p>
        </w:tc>
        <w:tc>
          <w:tcPr>
            <w:tcW w:w="207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3</w:t>
            </w:r>
            <w:r w:rsidRPr="007D7DD9">
              <w:fldChar w:fldCharType="begin">
                <w:fldData xml:space="preserve">PEVuZE5vdGU+PENpdGU+PEF1dGhvcj5BcnRpbmlhbjwvQXV0aG9yPjxZZWFyPjIwMDE8L1llYXI+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BcnRpbmlhbjwvQXV0aG9yPjxZZWFyPjIwMDE8L1llYXI+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0-24</w:t>
            </w:r>
            <w:r w:rsidRPr="007D7DD9">
              <w:fldChar w:fldCharType="end"/>
            </w:r>
          </w:p>
        </w:tc>
      </w:tr>
      <w:tr w:rsidR="00781246" w:rsidRPr="007D7DD9" w:rsidTr="009E1867">
        <w:tc>
          <w:tcPr>
            <w:tcW w:w="6318" w:type="dxa"/>
            <w:shd w:val="clear" w:color="auto" w:fill="auto"/>
          </w:tcPr>
          <w:p w:rsidR="00781246" w:rsidRPr="007D7DD9" w:rsidRDefault="00781246" w:rsidP="009E1867">
            <w:pPr>
              <w:ind w:left="288"/>
              <w:contextualSpacing/>
            </w:pPr>
            <w:r w:rsidRPr="007D7DD9">
              <w:t>Not mentioned</w:t>
            </w:r>
          </w:p>
        </w:tc>
        <w:tc>
          <w:tcPr>
            <w:tcW w:w="168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3</w: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0zLDY8L3N0eWxlPjwvRGlzcGxheVRleHQ+PHJlY29yZD48cmVjLW51bWJlcj4xPC9yZWMtbnVt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0zLDY8L3N0eWxlPjwvRGlzcGxheVRleHQ+PHJlY29yZD48cmVjLW51bWJlcj4xPC9yZWMtbnVt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-3,6</w:t>
            </w:r>
            <w:r w:rsidRPr="007D7DD9">
              <w:fldChar w:fldCharType="end"/>
            </w:r>
          </w:p>
        </w:tc>
        <w:tc>
          <w:tcPr>
            <w:tcW w:w="162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7</w:t>
            </w:r>
            <w:r w:rsidRPr="007D7DD9">
              <w:fldChar w:fldCharType="begin">
                <w:fldData xml:space="preserve">PEVuZE5vdGU+PENpdGU+PEF1dGhvcj5Cb25kbWFzczwvQXV0aG9yPjxZZWFyPjIwMDA8L1llYXI+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25kbWFzczwvQXV0aG9yPjxZZWFyPjIwMDA8L1llYXI+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2-18</w:t>
            </w:r>
            <w:r w:rsidRPr="007D7DD9">
              <w:fldChar w:fldCharType="end"/>
            </w:r>
          </w:p>
        </w:tc>
        <w:tc>
          <w:tcPr>
            <w:tcW w:w="207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4</w: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wyLDEzLDI1LTI4PC9zdHlsZT48L0Rpc3BsYXlUZXh0PjxyZWNvcmQ+PHJlYy1udW1iZXI+MTwv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Dk8L1llYXI+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1,2,13,25-28</w:t>
            </w:r>
            <w:r w:rsidRPr="007D7DD9">
              <w:fldChar w:fldCharType="end"/>
            </w:r>
          </w:p>
        </w:tc>
      </w:tr>
    </w:tbl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t>BP, blood pressure; PCP, primary care physician; SMBP, self-measured blood pressure.</w:t>
      </w:r>
    </w:p>
    <w:p w:rsidR="00781246" w:rsidRPr="007D7DD9" w:rsidRDefault="00781246" w:rsidP="00781246">
      <w:pPr>
        <w:contextualSpacing/>
      </w:pPr>
      <w:r w:rsidRPr="007D7DD9">
        <w:br w:type="page"/>
      </w:r>
      <w:r w:rsidRPr="007D7DD9">
        <w:rPr>
          <w:b/>
        </w:rPr>
        <w:lastRenderedPageBreak/>
        <w:t>Appendix Table 3.</w:t>
      </w:r>
      <w:r w:rsidRPr="007D7DD9">
        <w:t xml:space="preserve"> Intervention Cost Components and Estimate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20" w:firstRow="1" w:lastRow="0" w:firstColumn="0" w:lastColumn="0" w:noHBand="0" w:noVBand="1"/>
      </w:tblPr>
      <w:tblGrid>
        <w:gridCol w:w="2243"/>
        <w:gridCol w:w="586"/>
        <w:gridCol w:w="649"/>
        <w:gridCol w:w="668"/>
        <w:gridCol w:w="600"/>
        <w:gridCol w:w="2202"/>
        <w:gridCol w:w="916"/>
        <w:gridCol w:w="1496"/>
      </w:tblGrid>
      <w:tr w:rsidR="00781246" w:rsidRPr="007D7DD9" w:rsidTr="009E1867">
        <w:trPr>
          <w:trHeight w:val="1117"/>
        </w:trPr>
        <w:tc>
          <w:tcPr>
            <w:tcW w:w="22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  <w:b/>
                <w:bCs/>
              </w:rPr>
              <w:t>Study</w:t>
            </w:r>
          </w:p>
        </w:tc>
        <w:tc>
          <w:tcPr>
            <w:tcW w:w="6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 xml:space="preserve">BPM </w:t>
            </w:r>
            <w:r w:rsidRPr="007D7DD9">
              <w:rPr>
                <w:rFonts w:eastAsia="Calibri"/>
                <w:b/>
                <w:bCs/>
                <w:vertAlign w:val="superscript"/>
              </w:rPr>
              <w:t>a</w:t>
            </w:r>
          </w:p>
        </w:tc>
        <w:tc>
          <w:tcPr>
            <w:tcW w:w="7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Telemetry</w:t>
            </w:r>
          </w:p>
        </w:tc>
        <w:tc>
          <w:tcPr>
            <w:tcW w:w="7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Patient training</w:t>
            </w:r>
          </w:p>
        </w:tc>
        <w:tc>
          <w:tcPr>
            <w:tcW w:w="6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BP reports</w:t>
            </w:r>
          </w:p>
        </w:tc>
        <w:tc>
          <w:tcPr>
            <w:tcW w:w="22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Other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b/>
                <w:bCs/>
              </w:rPr>
              <w:t>Team-based care</w:t>
            </w:r>
          </w:p>
        </w:tc>
        <w:tc>
          <w:tcPr>
            <w:tcW w:w="12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b/>
                <w:bCs/>
              </w:rPr>
              <w:t>Intervention cost per person</w:t>
            </w:r>
            <w:r w:rsidRPr="007D7DD9">
              <w:rPr>
                <w:b/>
                <w:bCs/>
                <w:vertAlign w:val="superscript"/>
              </w:rPr>
              <w:t>b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b/>
              </w:rPr>
            </w:pPr>
            <w:r w:rsidRPr="007D7DD9">
              <w:rPr>
                <w:b/>
              </w:rPr>
              <w:t>SMBP alone</w:t>
            </w:r>
          </w:p>
        </w:tc>
        <w:tc>
          <w:tcPr>
            <w:tcW w:w="625" w:type="dxa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739" w:type="dxa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778" w:type="dxa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640" w:type="dxa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2202" w:type="dxa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950" w:type="dxa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295" w:type="dxa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Reed 2010 A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Software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$99</w:t>
            </w:r>
            <w:r w:rsidRPr="007D7DD9">
              <w:rPr>
                <w:rFonts w:eastAsia="Calibri"/>
                <w:bCs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Soghikian 1992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Mail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$60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Verberk 2007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4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64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2202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$74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Boubouchairopoulou 201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5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778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640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2202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$39</w:t>
            </w:r>
            <w:r w:rsidRPr="007D7DD9">
              <w:rPr>
                <w:rFonts w:eastAsia="Calibri"/>
                <w:kern w:val="24"/>
                <w:vertAlign w:val="superscript"/>
              </w:rPr>
              <w:t>b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Rogers 2001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Rogers&lt;/Author&gt;&lt;Year&gt;2001&lt;/Year&gt;&lt;RecNum&gt;27&lt;/RecNum&gt;&lt;DisplayText&gt;&lt;style face="superscript"&gt;6&lt;/style&gt;&lt;/DisplayText&gt;&lt;record&gt;&lt;rec-number&gt;27&lt;/rec-number&gt;&lt;foreign-keys&gt;&lt;key app="EN" db-id="f2d259dfbrrfsmeffdlvwta6ws09ddxsefzw" timestamp="1435845916"&gt;27&lt;/key&gt;&lt;/foreign-keys&gt;&lt;ref-type name="Journal Article"&gt;17&lt;/ref-type&gt;&lt;contributors&gt;&lt;authors&gt;&lt;author&gt;Rogers, Mary AM&lt;/author&gt;&lt;author&gt;Small, David&lt;/author&gt;&lt;author&gt;Buchan, Debra A&lt;/author&gt;&lt;author&gt;Butch, Carl A&lt;/author&gt;&lt;author&gt;Stewart, Christine M&lt;/author&gt;&lt;author&gt;Krenzer, Barbara E&lt;/author&gt;&lt;author&gt;Husovsky, Harold L&lt;/author&gt;&lt;/authors&gt;&lt;/contributors&gt;&lt;titles&gt;&lt;title&gt;Home monitoring service improves mean arterial pressure in patients with essential hypertension: a randomized, controlled trial&lt;/title&gt;&lt;secondary-title&gt;Ann Intern Med&lt;/secondary-title&gt;&lt;/titles&gt;&lt;periodical&gt;&lt;full-title&gt;Ann Intern Med&lt;/full-title&gt;&lt;/periodical&gt;&lt;pages&gt;1024-1032&lt;/pages&gt;&lt;volume&gt;134&lt;/volume&gt;&lt;number&gt;11&lt;/number&gt;&lt;dates&gt;&lt;year&gt;2001&lt;/year&gt;&lt;/dates&gt;&lt;isbn&gt;0003-4819&lt;/isbn&gt;&lt;urls&gt;&lt;/urls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6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64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$69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Staessen 200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7,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640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$60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Arrieta 2014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Arrieta&lt;/Author&gt;&lt;Year&gt;2014&lt;/Year&gt;&lt;RecNum&gt;28&lt;/RecNum&gt;&lt;DisplayText&gt;&lt;style face="superscript"&gt;9&lt;/style&gt;&lt;/DisplayText&gt;&lt;record&gt;&lt;rec-number&gt;28&lt;/rec-number&gt;&lt;foreign-keys&gt;&lt;key app="EN" db-id="f2d259dfbrrfsmeffdlvwta6ws09ddxsefzw" timestamp="1435845953"&gt;28&lt;/key&gt;&lt;/foreign-keys&gt;&lt;ref-type name="Journal Article"&gt;17&lt;/ref-type&gt;&lt;contributors&gt;&lt;authors&gt;&lt;author&gt;Arrieta, Alejandro&lt;/author&gt;&lt;author&gt;Woods, John R&lt;/author&gt;&lt;author&gt;Qiao, Nan&lt;/author&gt;&lt;author&gt;Jay, Stephen J&lt;/author&gt;&lt;/authors&gt;&lt;/contributors&gt;&lt;titles&gt;&lt;title&gt;Cost–benefit analysis of home blood pressure monitoring in hypertension diagnosis and treatment: an insurer perspective&lt;/title&gt;&lt;secondary-title&gt;Hypertension&lt;/secondary-title&gt;&lt;/titles&gt;&lt;periodical&gt;&lt;full-title&gt;Hypertension&lt;/full-title&gt;&lt;/periodical&gt;&lt;pages&gt;891-896&lt;/pages&gt;&lt;volume&gt;64&lt;/volume&gt;&lt;number&gt;4&lt;/number&gt;&lt;dates&gt;&lt;year&gt;2014&lt;/year&gt;&lt;/dates&gt;&lt;isbn&gt;0194-911X&lt;/isbn&gt;&lt;urls&gt;&lt;/urls&gt;&lt;electronic-resource-num&gt;doi: 10.1161/HYPERTENSIONAHA.114.03780.&lt;/electronic-resource-num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9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778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640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2202" w:type="dxa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Awareness campaign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$55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7228" w:type="dxa"/>
            <w:gridSpan w:val="6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b/>
              </w:rPr>
              <w:t>SMBP with additional support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Friedman 1996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GcmllZG1hbjwvQXV0aG9yPjxZZWFyPjE5OTY8L1llYXI+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GcmllZG1hbjwvQXV0aG9yPjxZZWFyPjE5OTY8L1llYXI+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Computer-linked phone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bCs/>
                <w:color w:val="000000"/>
                <w:kern w:val="24"/>
              </w:rPr>
              <w:t>$59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Fishman 2013 A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Web interface with BP management tools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63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Kaambwa 201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4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Initial consult for self-titration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362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Bondmass 2000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Bondmass&lt;/Author&gt;&lt;Year&gt;2000&lt;/Year&gt;&lt;RecNum&gt;26&lt;/RecNum&gt;&lt;DisplayText&gt;&lt;style face="superscript"&gt;15&lt;/style&gt;&lt;/DisplayText&gt;&lt;record&gt;&lt;rec-number&gt;26&lt;/rec-number&gt;&lt;foreign-keys&gt;&lt;key app="EN" db-id="f2d259dfbrrfsmeffdlvwta6ws09ddxsefzw" timestamp="1435845866"&gt;26&lt;/key&gt;&lt;/foreign-keys&gt;&lt;ref-type name="Journal Article"&gt;17&lt;/ref-type&gt;&lt;contributors&gt;&lt;authors&gt;&lt;author&gt;Bondmass, Mary&lt;/author&gt;&lt;author&gt;Bolger, Nadine&lt;/author&gt;&lt;author&gt;Castro, Gerard&lt;/author&gt;&lt;author&gt;Avitall, Boaz&lt;/author&gt;&lt;/authors&gt;&lt;/contributors&gt;&lt;titles&gt;&lt;title&gt;The effect of home monitoring and telemanagement on blood pressure control among African Americans&lt;/title&gt;&lt;secondary-title&gt;Telemed J&lt;/secondary-title&gt;&lt;/titles&gt;&lt;periodical&gt;&lt;full-title&gt;Telemed J&lt;/full-title&gt;&lt;/periodical&gt;&lt;pages&gt;15-23&lt;/pages&gt;&lt;volume&gt;6&lt;/volume&gt;&lt;number&gt;1&lt;/number&gt;&lt;dates&gt;&lt;year&gt;2000&lt;/year&gt;&lt;/dates&gt;&lt;isbn&gt;1078-3024&lt;/isbn&gt;&lt;urls&gt;&lt;/urls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5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Call center and nurse, server, computer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488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Stoddart 2013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Stoddart&lt;/Author&gt;&lt;Year&gt;2013&lt;/Year&gt;&lt;RecNum&gt;20&lt;/RecNum&gt;&lt;DisplayText&gt;&lt;style face="superscript"&gt;16&lt;/style&gt;&lt;/DisplayText&gt;&lt;record&gt;&lt;rec-number&gt;20&lt;/rec-number&gt;&lt;foreign-keys&gt;&lt;key app="EN" db-id="f2d259dfbrrfsmeffdlvwta6ws09ddxsefzw" timestamp="1435845432"&gt;20&lt;/key&gt;&lt;/foreign-keys&gt;&lt;ref-type name="Journal Article"&gt;17&lt;/ref-type&gt;&lt;contributors&gt;&lt;authors&gt;&lt;author&gt;Stoddart, Andrew&lt;/author&gt;&lt;author&gt;Hanley, Janet&lt;/author&gt;&lt;author&gt;Wild, Sarah&lt;/author&gt;&lt;author&gt;Pagliari, Claudia&lt;/author&gt;&lt;author&gt;Paterson, Mary&lt;/author&gt;&lt;author&gt;Lewis, Steff&lt;/author&gt;&lt;author&gt;Sheikh, Aziz&lt;/author&gt;&lt;author&gt;Krishan, Ashma&lt;/author&gt;&lt;author&gt;Padfield, Paul&lt;/author&gt;&lt;author&gt;McKinstry, Brian&lt;/author&gt;&lt;/authors&gt;&lt;/contributors&gt;&lt;titles&gt;&lt;title&gt;Telemonitoring-based service redesign for the management of uncontrolled hypertension (HITS): cost and cost-effectiveness analysis of a randomised controlled trial&lt;/title&gt;&lt;secondary-title&gt;BMJ Open&lt;/secondary-title&gt;&lt;/titles&gt;&lt;periodical&gt;&lt;full-title&gt;BMJ Open&lt;/full-title&gt;&lt;/periodical&gt;&lt;pages&gt;e002681&lt;/pages&gt;&lt;volume&gt;3&lt;/volume&gt;&lt;number&gt;5&lt;/number&gt;&lt;dates&gt;&lt;year&gt;2013&lt;/year&gt;&lt;/dates&gt;&lt;pub-location&gt;England&lt;/pub-location&gt;&lt;publisher&gt;Stoddart,Andrew. Edinburgh Clinical Trials Unit, University of Edinburgh, Western General Hospital, Edinburgh, Midlothian, UK.&lt;/publisher&gt;&lt;isbn&gt;2044-6055&lt;/isbn&gt;&lt;urls&gt;&lt;related-urls&gt;&lt;url&gt;http://ovidsp.ovid.com/ovidweb.cgi?T=JS&amp;amp;PAGE=reference&amp;amp;D=prem&amp;amp;NEWS=N&amp;amp;AN=23793650&lt;/url&gt;&lt;/related-urls&gt;&lt;/urls&gt;&lt;electronic-resource-num&gt;doi: 10.1136/bmjopen-2013-002681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6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Cell, server, Web, SIM card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110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Trogdon 2012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Trogdon&lt;/Author&gt;&lt;Year&gt;2012&lt;/Year&gt;&lt;RecNum&gt;21&lt;/RecNum&gt;&lt;DisplayText&gt;&lt;style face="superscript"&gt;17&lt;/style&gt;&lt;/DisplayText&gt;&lt;record&gt;&lt;rec-number&gt;21&lt;/rec-number&gt;&lt;foreign-keys&gt;&lt;key app="EN" db-id="f2d259dfbrrfsmeffdlvwta6ws09ddxsefzw" timestamp="1435845433"&gt;21&lt;/key&gt;&lt;/foreign-keys&gt;&lt;ref-type name="Journal Article"&gt;17&lt;/ref-type&gt;&lt;contributors&gt;&lt;authors&gt;&lt;author&gt;Trogdon, Justin G.&lt;/author&gt;&lt;author&gt;Larsen, Barbara&lt;/author&gt;&lt;author&gt;Larsen, David&lt;/author&gt;&lt;author&gt;Salas, Wendy&lt;/author&gt;&lt;author&gt;Snell, Matt&lt;/author&gt;&lt;/authors&gt;&lt;/contributors&gt;&lt;titles&gt;&lt;title&gt;Cost-effectiveness evaluation of a collaborative patient education hypertension intervention in Utah&lt;/title&gt;&lt;secondary-title&gt;J Clin Hypertens (Greenwich)&lt;/secondary-title&gt;&lt;/titles&gt;&lt;periodical&gt;&lt;full-title&gt;J Clin Hypertens (Greenwich)&lt;/full-title&gt;&lt;/periodical&gt;&lt;pages&gt;760-6&lt;/pages&gt;&lt;volume&gt;14&lt;/volume&gt;&lt;number&gt;11&lt;/number&gt;&lt;keywords&gt;&lt;keyword&gt;Adolescent&lt;/keyword&gt;&lt;keyword&gt;Adult&lt;/keyword&gt;&lt;keyword&gt;Aged&lt;/keyword&gt;&lt;keyword&gt;Aged, 80 and over&lt;/keyword&gt;&lt;keyword&gt;Cost-Benefit Analysis&lt;/keyword&gt;&lt;keyword&gt;Female&lt;/keyword&gt;&lt;keyword&gt;*Health Promotion&lt;/keyword&gt;&lt;keyword&gt;Humans&lt;/keyword&gt;&lt;keyword&gt;Hypertension/dt [Drug Therapy]&lt;/keyword&gt;&lt;keyword&gt;Hypertension/ec [Economics]&lt;/keyword&gt;&lt;keyword&gt;*Hypertension/pc [Prevention &amp;amp; Control]&lt;/keyword&gt;&lt;keyword&gt;Male&lt;/keyword&gt;&lt;keyword&gt;Middle Aged&lt;/keyword&gt;&lt;keyword&gt;*Patient Education as Topic&lt;/keyword&gt;&lt;keyword&gt;Self Care&lt;/keyword&gt;&lt;keyword&gt;Utah&lt;/keyword&gt;&lt;keyword&gt;Young Adult&lt;/keyword&gt;&lt;/keywords&gt;&lt;dates&gt;&lt;year&gt;2012&lt;/year&gt;&lt;/dates&gt;&lt;pub-location&gt;United States&lt;/pub-location&gt;&lt;publisher&gt;Trogdon,Justin G. RTI International, Research Triangle Park, NC 27709-2194, USA. jtrogdon@rti.org&lt;/publisher&gt;&lt;isbn&gt;1751-7176&lt;/isbn&gt;&lt;urls&gt;&lt;related-urls&gt;&lt;url&gt;http://ovidsp.ovid.com/ovidweb.cgi?T=JS&amp;amp;PAGE=reference&amp;amp;D=medl&amp;amp;NEWS=N&amp;amp;AN=23126347&lt;/url&gt;&lt;/related-urls&gt;&lt;/urls&gt;&lt;electronic-resource-num&gt;doi: 10.1111/jch.12013.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7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Self-management kits, interactive voice response system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261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Madsen 2011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Cell phone, Server, Interface with physician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t>ND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174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7228" w:type="dxa"/>
            <w:gridSpan w:val="6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b/>
              </w:rPr>
              <w:t>SMBP within team-based care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Artinian 2001 A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Artinian&lt;/Author&gt;&lt;Year&gt;2001&lt;/Year&gt;&lt;RecNum&gt;24&lt;/RecNum&gt;&lt;DisplayText&gt;&lt;style face="superscript"&gt;20&lt;/style&gt;&lt;/DisplayText&gt;&lt;record&gt;&lt;rec-number&gt;24&lt;/rec-number&gt;&lt;foreign-keys&gt;&lt;key app="EN" db-id="f2d259dfbrrfsmeffdlvwta6ws09ddxsefzw" timestamp="1435845777"&gt;24&lt;/key&gt;&lt;/foreign-keys&gt;&lt;ref-type name="Journal Article"&gt;17&lt;/ref-type&gt;&lt;contributors&gt;&lt;authors&gt;&lt;author&gt;Artinian, Nancy T&lt;/author&gt;&lt;author&gt;Washington, Olivia GM&lt;/author&gt;&lt;author&gt;Templin, Thomas N&lt;/author&gt;&lt;/authors&gt;&lt;/contributors&gt;&lt;titles&gt;&lt;title&gt;Effects of home telemonitoring and community-based monitoring on blood pressure control in urban African Americans: a pilot study&lt;/title&gt;&lt;secondary-title&gt;Heart Lung&lt;/secondary-title&gt;&lt;/titles&gt;&lt;periodical&gt;&lt;full-title&gt;Heart Lung&lt;/full-title&gt;&lt;/periodical&gt;&lt;pages&gt;191-199&lt;/pages&gt;&lt;volume&gt;30&lt;/volume&gt;&lt;number&gt;3&lt;/number&gt;&lt;dates&gt;&lt;year&gt;2001&lt;/year&gt;&lt;/dates&gt;&lt;isbn&gt;0147-9563&lt;/isbn&gt;&lt;urls&gt;&lt;/urls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0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Lifestyle/medication counseling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$743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Reed 2010 C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Computer-assisted phone link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$229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Wang 2012 A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Telemedicine device, pill container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720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Wang 2012 B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Telemedicine device, pill container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969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lastRenderedPageBreak/>
              <w:t>Wang 2012 C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Telemedicine device, pill container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876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Billups 2014</w:t>
            </w:r>
            <w:r w:rsidRPr="007D7DD9">
              <w:rPr>
                <w:rFonts w:eastAsia="Calibri"/>
                <w:bCs/>
              </w:rPr>
              <w:fldChar w:fldCharType="begin"/>
            </w:r>
            <w:r w:rsidRPr="007D7DD9">
              <w:rPr>
                <w:rFonts w:eastAsia="Calibri"/>
                <w:bCs/>
              </w:rPr>
              <w:instrText xml:space="preserve"> ADDIN EN.CITE &lt;EndNote&gt;&lt;Cite&gt;&lt;Author&gt;Billups&lt;/Author&gt;&lt;Year&gt;2014&lt;/Year&gt;&lt;RecNum&gt;6&lt;/RecNum&gt;&lt;DisplayText&gt;&lt;style face="superscript"&gt;24&lt;/style&gt;&lt;/DisplayText&gt;&lt;record&gt;&lt;rec-number&gt;6&lt;/rec-number&gt;&lt;foreign-keys&gt;&lt;key app="EN" db-id="f2d259dfbrrfsmeffdlvwta6ws09ddxsefzw" timestamp="1435845069"&gt;6&lt;/key&gt;&lt;/foreign-keys&gt;&lt;ref-type name="Journal Article"&gt;17&lt;/ref-type&gt;&lt;contributors&gt;&lt;authors&gt;&lt;author&gt;Billups, Sarah J.&lt;/author&gt;&lt;author&gt;Moore, Lindsy R.&lt;/author&gt;&lt;author&gt;Olson, Kari L.&lt;/author&gt;&lt;author&gt;Magid, David J.&lt;/author&gt;&lt;/authors&gt;&lt;/contributors&gt;&lt;titles&gt;&lt;title&gt;Cost-effectiveness evaluation of a home blood pressure monitoring program&lt;/title&gt;&lt;secondary-title&gt;Am J Manag Care&lt;/secondary-title&gt;&lt;/titles&gt;&lt;periodical&gt;&lt;full-title&gt;Am J Manag Care&lt;/full-title&gt;&lt;/periodical&gt;&lt;pages&gt;e380-7&lt;/pages&gt;&lt;volume&gt;20&lt;/volume&gt;&lt;number&gt;9&lt;/number&gt;&lt;dates&gt;&lt;year&gt;2014&lt;/year&gt;&lt;/dates&gt;&lt;pub-location&gt;United States&lt;/pub-location&gt;&lt;publisher&gt;Billups,Sarah J. 16601 Centretech Pkwy, Aurora, CO 80011. E-mail: sarah.j.billups@kp.org.&lt;/publisher&gt;&lt;isbn&gt;1936-2692&lt;/isbn&gt;&lt;urls&gt;&lt;related-urls&gt;&lt;url&gt;http://ovidsp.ovid.com/ovidweb.cgi?T=JS&amp;amp;PAGE=reference&amp;amp;D=prem&amp;amp;NEWS=N&amp;amp;AN=2536487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bCs/>
              </w:rPr>
              <w:fldChar w:fldCharType="separate"/>
            </w:r>
            <w:r w:rsidRPr="007D7DD9">
              <w:rPr>
                <w:rFonts w:eastAsia="Calibri"/>
                <w:bCs/>
                <w:noProof/>
                <w:vertAlign w:val="superscript"/>
              </w:rPr>
              <w:t>24</w:t>
            </w:r>
            <w:r w:rsidRPr="007D7DD9">
              <w:rPr>
                <w:rFonts w:eastAsia="Calibri"/>
                <w:bCs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Y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Y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Y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Web interface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</w:rPr>
              <w:t>Y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204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Fishman 2013 C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ND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Web interface with BP management tools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430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5"/>
        </w:trPr>
        <w:tc>
          <w:tcPr>
            <w:tcW w:w="2244" w:type="dxa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Margolis 2013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Margolis&lt;/Author&gt;&lt;Year&gt;2013&lt;/Year&gt;&lt;RecNum&gt;29&lt;/RecNum&gt;&lt;DisplayText&gt;&lt;style face="superscript"&gt;25&lt;/style&gt;&lt;/DisplayText&gt;&lt;record&gt;&lt;rec-number&gt;29&lt;/rec-number&gt;&lt;foreign-keys&gt;&lt;key app="EN" db-id="f2d259dfbrrfsmeffdlvwta6ws09ddxsefzw" timestamp="1435845993"&gt;29&lt;/key&gt;&lt;/foreign-keys&gt;&lt;ref-type name="Journal Article"&gt;17&lt;/ref-type&gt;&lt;contributors&gt;&lt;authors&gt;&lt;author&gt;Margolis, Karen L&lt;/author&gt;&lt;author&gt;Asche, Stephen E&lt;/author&gt;&lt;author&gt;Bergdall, Anna R&lt;/author&gt;&lt;author&gt;Dehmer, Steven P&lt;/author&gt;&lt;author&gt;Groen, Sarah E&lt;/author&gt;&lt;author&gt;Kadrmas, Holly M&lt;/author&gt;&lt;author&gt;Kerby, Tessa J&lt;/author&gt;&lt;author&gt;Klotzle, Krissa J&lt;/author&gt;&lt;author&gt;Maciosek, Michael V&lt;/author&gt;&lt;author&gt;Michels, Ryan D&lt;/author&gt;&lt;/authors&gt;&lt;/contributors&gt;&lt;titles&gt;&lt;title&gt;Effect of home blood pressure telemonitoring and pharmacist management on blood pressure control: a cluster randomized clinical trial&lt;/title&gt;&lt;secondary-title&gt;JAMA&lt;/secondary-title&gt;&lt;/titles&gt;&lt;periodical&gt;&lt;full-title&gt;JAMA&lt;/full-title&gt;&lt;/periodical&gt;&lt;pages&gt;46-56&lt;/pages&gt;&lt;volume&gt;310&lt;/volume&gt;&lt;number&gt;1&lt;/number&gt;&lt;dates&gt;&lt;year&gt;2013&lt;/year&gt;&lt;/dates&gt;&lt;isbn&gt;0098-7484&lt;/isbn&gt;&lt;urls&gt;&lt;/urls&gt;&lt;electronic-resource-num&gt;doi: 10.1001/jama.2013.6549.&lt;/electronic-resource-num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5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2202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Case management</w:t>
            </w:r>
          </w:p>
        </w:tc>
        <w:tc>
          <w:tcPr>
            <w:tcW w:w="950" w:type="dxa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1,139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  <w:tr w:rsidR="00781246" w:rsidRPr="007D7DD9" w:rsidTr="009E1867">
        <w:trPr>
          <w:trHeight w:val="325"/>
        </w:trPr>
        <w:tc>
          <w:tcPr>
            <w:tcW w:w="2244" w:type="dxa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Palmas 2010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6-2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625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39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778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64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2202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Glucometer, computers, telemedicine, case management, diabetes clinic</w:t>
            </w:r>
          </w:p>
        </w:tc>
        <w:tc>
          <w:tcPr>
            <w:tcW w:w="950" w:type="dxa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1295" w:type="dxa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8,185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</w:tr>
    </w:tbl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rPr>
          <w:vertAlign w:val="superscript"/>
        </w:rPr>
        <w:t>a</w:t>
      </w:r>
      <w:r w:rsidRPr="007D7DD9">
        <w:t>Cost driver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rPr>
          <w:vertAlign w:val="superscript"/>
        </w:rPr>
        <w:t>b</w:t>
      </w:r>
      <w:r w:rsidRPr="007D7DD9">
        <w:t>Estimate of intervention cost is in per person per year for SMBP within team-based care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rPr>
          <w:vertAlign w:val="superscript"/>
        </w:rPr>
        <w:t>c</w:t>
      </w:r>
      <w:r w:rsidRPr="007D7DD9">
        <w:t>Reasonably complete estimate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t>BP, blood pressure; ND, not delivered; NI, delivered but not included in estimate; NR, delivered but not reported if included in estimate; TBC, team-based care; Y, included in estimate.</w:t>
      </w:r>
    </w:p>
    <w:p w:rsidR="00781246" w:rsidRPr="007D7DD9" w:rsidRDefault="00781246" w:rsidP="00781246">
      <w:pPr>
        <w:autoSpaceDE w:val="0"/>
        <w:autoSpaceDN w:val="0"/>
        <w:adjustRightInd w:val="0"/>
        <w:ind w:right="3600"/>
        <w:contextualSpacing/>
        <w:sectPr w:rsidR="00781246" w:rsidRPr="007D7DD9" w:rsidSect="00781246">
          <w:headerReference w:type="default" r:id="rId5"/>
          <w:footerReference w:type="default" r:id="rId6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:rsidR="00781246" w:rsidRPr="007D7DD9" w:rsidRDefault="00781246" w:rsidP="00781246">
      <w:pPr>
        <w:autoSpaceDE w:val="0"/>
        <w:autoSpaceDN w:val="0"/>
        <w:adjustRightInd w:val="0"/>
        <w:ind w:right="3600"/>
        <w:contextualSpacing/>
      </w:pPr>
      <w:r w:rsidRPr="007D7DD9">
        <w:rPr>
          <w:b/>
        </w:rPr>
        <w:lastRenderedPageBreak/>
        <w:t>Appendix Table 4.</w:t>
      </w:r>
      <w:r w:rsidRPr="007D7DD9">
        <w:t xml:space="preserve"> Change in Healthcare Cost Components and Estimate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20" w:firstRow="1" w:lastRow="0" w:firstColumn="0" w:lastColumn="0" w:noHBand="0" w:noVBand="1"/>
      </w:tblPr>
      <w:tblGrid>
        <w:gridCol w:w="2298"/>
        <w:gridCol w:w="884"/>
        <w:gridCol w:w="1517"/>
        <w:gridCol w:w="550"/>
        <w:gridCol w:w="550"/>
        <w:gridCol w:w="550"/>
        <w:gridCol w:w="550"/>
        <w:gridCol w:w="498"/>
        <w:gridCol w:w="1618"/>
        <w:gridCol w:w="1292"/>
        <w:gridCol w:w="1543"/>
        <w:gridCol w:w="1110"/>
      </w:tblGrid>
      <w:tr w:rsidR="00781246" w:rsidRPr="007D7DD9" w:rsidTr="009E1867">
        <w:trPr>
          <w:trHeight w:val="1307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b/>
                <w:bCs/>
                <w:kern w:val="24"/>
              </w:rPr>
              <w:t>Stud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>Cau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 xml:space="preserve">Outpatient </w:t>
            </w:r>
            <w:r w:rsidRPr="007D7DD9">
              <w:rPr>
                <w:b/>
                <w:bCs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 xml:space="preserve">Meds </w:t>
            </w:r>
            <w:r w:rsidRPr="007D7DD9">
              <w:rPr>
                <w:b/>
                <w:bCs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>Lab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>EC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>E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b/>
                <w:bCs/>
                <w:kern w:val="24"/>
              </w:rPr>
              <w:t>Inpati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/>
                <w:bCs/>
                <w:kern w:val="24"/>
              </w:rPr>
            </w:pPr>
            <w:r w:rsidRPr="007D7DD9">
              <w:rPr>
                <w:b/>
                <w:bCs/>
                <w:kern w:val="24"/>
              </w:rPr>
              <w:t>Change in healthcare cost per person per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/>
                <w:bCs/>
                <w:kern w:val="24"/>
              </w:rPr>
            </w:pPr>
            <w:r w:rsidRPr="007D7DD9">
              <w:rPr>
                <w:b/>
                <w:bCs/>
                <w:kern w:val="24"/>
              </w:rPr>
              <w:t>Time horizon (Months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/>
                <w:bCs/>
                <w:kern w:val="24"/>
              </w:rPr>
            </w:pPr>
            <w:r w:rsidRPr="007D7DD9">
              <w:rPr>
                <w:b/>
                <w:bCs/>
                <w:kern w:val="24"/>
              </w:rPr>
              <w:t>Comparison grou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/>
                <w:bCs/>
                <w:kern w:val="24"/>
              </w:rPr>
            </w:pPr>
            <w:r w:rsidRPr="007D7DD9">
              <w:rPr>
                <w:b/>
                <w:bCs/>
                <w:kern w:val="24"/>
              </w:rPr>
              <w:t>Modeled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b/>
              </w:rPr>
            </w:pPr>
            <w:r w:rsidRPr="007D7DD9">
              <w:rPr>
                <w:b/>
              </w:rPr>
              <w:t>SMBP alone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Reed 2010 A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All cause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$521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Soghikian 1992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HTN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–$77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Verberk 2007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4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HTN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–$154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Boubouchairopoulou 201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5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HTN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–$194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 xml:space="preserve">UC </w:t>
            </w:r>
            <w:r w:rsidRPr="007D7DD9">
              <w:rPr>
                <w:rFonts w:eastAsia="Calibri"/>
                <w:kern w:val="24"/>
                <w:vertAlign w:val="superscript"/>
              </w:rPr>
              <w:t>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Staessen 200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7,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HTN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–$124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Funahashi 2006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GdW5haGFzaGk8L0F1dGhvcj48WWVhcj4yMDA2PC9ZZWFy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GdW5haGFzaGk8L0F1dGhvcj48WWVhcj4yMDA2PC9ZZWFy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0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HTN/</w:t>
            </w:r>
            <w:r w:rsidRPr="007D7DD9">
              <w:rPr>
                <w:rFonts w:eastAsia="Calibri"/>
              </w:rPr>
              <w:br/>
              <w:t>CVD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</w:pPr>
            <w:r w:rsidRPr="007D7DD9">
              <w:rPr>
                <w:rFonts w:eastAsia="Calibri"/>
                <w:kern w:val="24"/>
              </w:rPr>
              <w:t>–$141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Fukunaga 2008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GdWt1bmFnYTwvQXV0aG9yPjxZZWFyPjIwMDg8L1llYXI+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GdWt1bmFnYTwvQXV0aG9yPjxZZWFyPjIwMDg8L1llYXI+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1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HTN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Annual cost to treat HTN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–</w:t>
            </w:r>
            <w:r w:rsidRPr="007D7DD9">
              <w:t>$356</w:t>
            </w:r>
            <w:r w:rsidRPr="007D7DD9">
              <w:rPr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60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Arrieta 2014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Arrieta&lt;/Author&gt;&lt;Year&gt;2014&lt;/Year&gt;&lt;RecNum&gt;28&lt;/RecNum&gt;&lt;DisplayText&gt;&lt;style face="superscript"&gt;9&lt;/style&gt;&lt;/DisplayText&gt;&lt;record&gt;&lt;rec-number&gt;28&lt;/rec-number&gt;&lt;foreign-keys&gt;&lt;key app="EN" db-id="f2d259dfbrrfsmeffdlvwta6ws09ddxsefzw" timestamp="1435845953"&gt;28&lt;/key&gt;&lt;/foreign-keys&gt;&lt;ref-type name="Journal Article"&gt;17&lt;/ref-type&gt;&lt;contributors&gt;&lt;authors&gt;&lt;author&gt;Arrieta, Alejandro&lt;/author&gt;&lt;author&gt;Woods, John R&lt;/author&gt;&lt;author&gt;Qiao, Nan&lt;/author&gt;&lt;author&gt;Jay, Stephen J&lt;/author&gt;&lt;/authors&gt;&lt;/contributors&gt;&lt;titles&gt;&lt;title&gt;Cost–benefit analysis of home blood pressure monitoring in hypertension diagnosis and treatment: an insurer perspective&lt;/title&gt;&lt;secondary-title&gt;Hypertension&lt;/secondary-title&gt;&lt;/titles&gt;&lt;periodical&gt;&lt;full-title&gt;Hypertension&lt;/full-title&gt;&lt;/periodical&gt;&lt;pages&gt;891-896&lt;/pages&gt;&lt;volume&gt;64&lt;/volume&gt;&lt;number&gt;4&lt;/number&gt;&lt;dates&gt;&lt;year&gt;2014&lt;/year&gt;&lt;/dates&gt;&lt;isbn&gt;0194-911X&lt;/isbn&gt;&lt;urls&gt;&lt;/urls&gt;&lt;electronic-resource-num&gt;doi: 10.1161/HYPERTENSIONAHA.114.03780.&lt;/electronic-resource-num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9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HTN/</w:t>
            </w:r>
            <w:r w:rsidRPr="007D7DD9">
              <w:rPr>
                <w:rFonts w:eastAsia="Calibri"/>
              </w:rPr>
              <w:br/>
              <w:t>CVD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Modeled HTN diagnosis, treatment, CVD events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—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–</w:t>
            </w:r>
            <w:r w:rsidRPr="007D7DD9">
              <w:t>$499</w:t>
            </w:r>
            <w:r w:rsidRPr="007D7DD9">
              <w:rPr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gridSpan w:val="4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  <w:b/>
                <w:color w:val="000000"/>
                <w:kern w:val="24"/>
              </w:rPr>
              <w:t>SMBP with additional support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Parati 2009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/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&lt;EndNote&gt;&lt;Cite&gt;&lt;Author&gt;Parati&lt;/Author&gt;&lt;Year&gt;2009&lt;/Year&gt;&lt;RecNum&gt;34&lt;/RecNum&gt;&lt;DisplayText&gt;&lt;style face="superscript"&gt;19&lt;/style&gt;&lt;/DisplayText&gt;&lt;record&gt;&lt;rec-number&gt;34&lt;/rec-number&gt;&lt;foreign-keys&gt;&lt;key app="EN" db-id="f2d259dfbrrfsmeffdlvwta6ws09ddxsefzw" timestamp="1449153125"&gt;34&lt;/key&gt;&lt;/foreign-keys&gt;&lt;ref-type name="Journal Article"&gt;17&lt;/ref-type&gt;&lt;contributors&gt;&lt;authors&gt;&lt;author&gt;Parati, Gianfranco&lt;/author&gt;&lt;author&gt;Omboni, Stefano&lt;/author&gt;&lt;author&gt;Albini, Fabio&lt;/author&gt;&lt;author&gt;Piantoni, Lucia&lt;/author&gt;&lt;author&gt;Giuliano, Andrea&lt;/author&gt;&lt;author&gt;Revera, Miriam&lt;/author&gt;&lt;author&gt;Illyes, Miklos&lt;/author&gt;&lt;author&gt;Mancia, Giuseppe&lt;/author&gt;&lt;author&gt;TeleBPCare Study Group&lt;/author&gt;&lt;/authors&gt;&lt;/contributors&gt;&lt;titles&gt;&lt;title&gt;Home blood pressure telemonitoring improves hypertension control in general practice: the TeleBPCare study&lt;/title&gt;&lt;secondary-title&gt;J Hypertens&lt;/secondary-title&gt;&lt;/titles&gt;&lt;periodical&gt;&lt;full-title&gt;J Hypertens&lt;/full-title&gt;&lt;abbr-1&gt;J Hypertens&lt;/abbr-1&gt;&lt;/periodical&gt;&lt;pages&gt;198-203&lt;/pages&gt;&lt;volume&gt;27&lt;/volume&gt;&lt;number&gt;1&lt;/number&gt;&lt;dates&gt;&lt;year&gt;2009&lt;/year&gt;&lt;/dates&gt;&lt;isbn&gt;0263-6352&lt;/isbn&gt;&lt;urls&gt;&lt;/urls&gt;&lt;/record&gt;&lt;/Cite&gt;&lt;/EndNote&gt;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19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HTN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–$5</w:t>
            </w:r>
            <w:r w:rsidRPr="007D7DD9">
              <w:rPr>
                <w:rFonts w:eastAsia="Calibri"/>
                <w:bCs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6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Fishman 2013 A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/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13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$0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Kaambwa 2014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.DATA </w:instrText>
            </w:r>
            <w:r w:rsidRPr="007D7DD9">
              <w:rPr>
                <w:rFonts w:eastAsia="Calibri"/>
                <w:color w:val="000000"/>
                <w:kern w:val="24"/>
              </w:rPr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  <w:r w:rsidRPr="007D7DD9">
              <w:rPr>
                <w:rFonts w:eastAsia="Calibri"/>
                <w:color w:val="000000"/>
                <w:kern w:val="24"/>
              </w:rPr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14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HTN/</w:t>
            </w:r>
            <w:r w:rsidRPr="007D7DD9">
              <w:rPr>
                <w:rFonts w:eastAsia="Calibri"/>
                <w:color w:val="000000"/>
                <w:kern w:val="24"/>
              </w:rPr>
              <w:br/>
              <w:t>CVD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$25</w:t>
            </w:r>
            <w:r w:rsidRPr="007D7DD9">
              <w:rPr>
                <w:rFonts w:eastAsia="Calibri"/>
                <w:bCs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Stoddart 2013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/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&lt;EndNote&gt;&lt;Cite&gt;&lt;Author&gt;Stoddart&lt;/Author&gt;&lt;Year&gt;2013&lt;/Year&gt;&lt;RecNum&gt;20&lt;/RecNum&gt;&lt;DisplayText&gt;&lt;style face="superscript"&gt;16&lt;/style&gt;&lt;/DisplayText&gt;&lt;record&gt;&lt;rec-number&gt;20&lt;/rec-number&gt;&lt;foreign-keys&gt;&lt;key app="EN" db-id="f2d259dfbrrfsmeffdlvwta6ws09ddxsefzw" timestamp="1435845432"&gt;20&lt;/key&gt;&lt;/foreign-keys&gt;&lt;ref-type name="Journal Article"&gt;17&lt;/ref-type&gt;&lt;contributors&gt;&lt;authors&gt;&lt;author&gt;Stoddart, Andrew&lt;/author&gt;&lt;author&gt;Hanley, Janet&lt;/author&gt;&lt;author&gt;Wild, Sarah&lt;/author&gt;&lt;author&gt;Pagliari, Claudia&lt;/author&gt;&lt;author&gt;Paterson, Mary&lt;/author&gt;&lt;author&gt;Lewis, Steff&lt;/author&gt;&lt;author&gt;Sheikh, Aziz&lt;/author&gt;&lt;author&gt;Krishan, Ashma&lt;/author&gt;&lt;author&gt;Padfield, Paul&lt;/author&gt;&lt;author&gt;McKinstry, Brian&lt;/author&gt;&lt;/authors&gt;&lt;/contributors&gt;&lt;titles&gt;&lt;title&gt;Telemonitoring-based service redesign for the management of uncontrolled hypertension (HITS): cost and cost-effectiveness analysis of a randomised controlled trial&lt;/title&gt;&lt;secondary-title&gt;BMJ Open&lt;/secondary-title&gt;&lt;/titles&gt;&lt;periodical&gt;&lt;full-title&gt;BMJ Open&lt;/full-title&gt;&lt;/periodical&gt;&lt;pages&gt;e002681&lt;/pages&gt;&lt;volume&gt;3&lt;/volume&gt;&lt;number&gt;5&lt;/number&gt;&lt;dates&gt;&lt;year&gt;2013&lt;/year&gt;&lt;/dates&gt;&lt;pub-location&gt;England&lt;/pub-location&gt;&lt;publisher&gt;Stoddart,Andrew. Edinburgh Clinical Trials Unit, University of Edinburgh, Western General Hospital, Edinburgh, Midlothian, UK.&lt;/publisher&gt;&lt;isbn&gt;2044-6055&lt;/isbn&gt;&lt;urls&gt;&lt;related-urls&gt;&lt;url&gt;http://ovidsp.ovid.com/ovidweb.cgi?T=JS&amp;amp;PAGE=reference&amp;amp;D=prem&amp;amp;NEWS=N&amp;amp;AN=23793650&lt;/url&gt;&lt;/related-urls&gt;&lt;/urls&gt;&lt;electronic-resource-num&gt;doi: 10.1136/bmjopen-2013-002681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16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HTN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$171</w:t>
            </w:r>
            <w:r w:rsidRPr="007D7DD9">
              <w:rPr>
                <w:rFonts w:eastAsia="Calibri"/>
                <w:bCs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Trogdon 2012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/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&lt;EndNote&gt;&lt;Cite&gt;&lt;Author&gt;Trogdon&lt;/Author&gt;&lt;Year&gt;2012&lt;/Year&gt;&lt;RecNum&gt;21&lt;/RecNum&gt;&lt;DisplayText&gt;&lt;style face="superscript"&gt;17&lt;/style&gt;&lt;/DisplayText&gt;&lt;record&gt;&lt;rec-number&gt;21&lt;/rec-number&gt;&lt;foreign-keys&gt;&lt;key app="EN" db-id="f2d259dfbrrfsmeffdlvwta6ws09ddxsefzw" timestamp="1435845433"&gt;21&lt;/key&gt;&lt;/foreign-keys&gt;&lt;ref-type name="Journal Article"&gt;17&lt;/ref-type&gt;&lt;contributors&gt;&lt;authors&gt;&lt;author&gt;Trogdon, Justin G.&lt;/author&gt;&lt;author&gt;Larsen, Barbara&lt;/author&gt;&lt;author&gt;Larsen, David&lt;/author&gt;&lt;author&gt;Salas, Wendy&lt;/author&gt;&lt;author&gt;Snell, Matt&lt;/author&gt;&lt;/authors&gt;&lt;/contributors&gt;&lt;titles&gt;&lt;title&gt;Cost-effectiveness evaluation of a collaborative patient education hypertension intervention in Utah&lt;/title&gt;&lt;secondary-title&gt;J Clin Hypertens (Greenwich)&lt;/secondary-title&gt;&lt;/titles&gt;&lt;periodical&gt;&lt;full-title&gt;J Clin Hypertens (Greenwich)&lt;/full-title&gt;&lt;/periodical&gt;&lt;pages&gt;760-6&lt;/pages&gt;&lt;volume&gt;14&lt;/volume&gt;&lt;number&gt;11&lt;/number&gt;&lt;keywords&gt;&lt;keyword&gt;Adolescent&lt;/keyword&gt;&lt;keyword&gt;Adult&lt;/keyword&gt;&lt;keyword&gt;Aged&lt;/keyword&gt;&lt;keyword&gt;Aged, 80 and over&lt;/keyword&gt;&lt;keyword&gt;Cost-Benefit Analysis&lt;/keyword&gt;&lt;keyword&gt;Female&lt;/keyword&gt;&lt;keyword&gt;*Health Promotion&lt;/keyword&gt;&lt;keyword&gt;Humans&lt;/keyword&gt;&lt;keyword&gt;Hypertension/dt [Drug Therapy]&lt;/keyword&gt;&lt;keyword&gt;Hypertension/ec [Economics]&lt;/keyword&gt;&lt;keyword&gt;*Hypertension/pc [Prevention &amp;amp; Control]&lt;/keyword&gt;&lt;keyword&gt;Male&lt;/keyword&gt;&lt;keyword&gt;Middle Aged&lt;/keyword&gt;&lt;keyword&gt;*Patient Education as Topic&lt;/keyword&gt;&lt;keyword&gt;Self Care&lt;/keyword&gt;&lt;keyword&gt;Utah&lt;/keyword&gt;&lt;keyword&gt;Young Adult&lt;/keyword&gt;&lt;/keywords&gt;&lt;dates&gt;&lt;year&gt;2012&lt;/year&gt;&lt;/dates&gt;&lt;pub-location&gt;United States&lt;/pub-location&gt;&lt;publisher&gt;Trogdon,Justin G. RTI International, Research Triangle Park, NC 27709-2194, USA. jtrogdon@rti.org&lt;/publisher&gt;&lt;isbn&gt;1751-7176&lt;/isbn&gt;&lt;urls&gt;&lt;related-urls&gt;&lt;url&gt;http://ovidsp.ovid.com/ovidweb.cgi?T=JS&amp;amp;PAGE=reference&amp;amp;D=medl&amp;amp;NEWS=N&amp;amp;AN=23126347&lt;/url&gt;&lt;/related-urls&gt;&lt;/urls&gt;&lt;electronic-resource-num&gt;doi: 10.1111/jch.12013.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17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HTN/</w:t>
            </w:r>
            <w:r w:rsidRPr="007D7DD9">
              <w:rPr>
                <w:rFonts w:eastAsia="Calibri"/>
                <w:color w:val="000000"/>
                <w:kern w:val="24"/>
              </w:rPr>
              <w:br/>
              <w:t>CVD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–$22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12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Madsen 2011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.DATA </w:instrText>
            </w:r>
            <w:r w:rsidRPr="007D7DD9">
              <w:rPr>
                <w:rFonts w:eastAsia="Calibri"/>
                <w:color w:val="000000"/>
                <w:kern w:val="24"/>
              </w:rPr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  <w:r w:rsidRPr="007D7DD9">
              <w:rPr>
                <w:rFonts w:eastAsia="Calibri"/>
                <w:color w:val="000000"/>
                <w:kern w:val="24"/>
              </w:rPr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18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HTN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–$164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gridSpan w:val="6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b/>
                <w:color w:val="000000"/>
                <w:kern w:val="24"/>
              </w:rPr>
              <w:t>SMBP within team-based care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lastRenderedPageBreak/>
              <w:t>Reed 2010 B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All cause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501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Reed 2010 C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All cause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345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24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Wang 2012 A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HTN Meds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392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bCs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 xml:space="preserve">Wang 2012 </w:t>
            </w:r>
            <w:r w:rsidRPr="007D7DD9">
              <w:t>B</w:t>
            </w:r>
            <w:r w:rsidRPr="007D7DD9"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1-23</w:t>
            </w:r>
            <w:r w:rsidRPr="007D7DD9"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HTN Meds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563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18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 xml:space="preserve">Wang 2012 </w:t>
            </w:r>
            <w:r w:rsidRPr="007D7DD9">
              <w:t>C</w:t>
            </w:r>
            <w:r w:rsidRPr="007D7DD9"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instrText xml:space="preserve"> ADDIN EN.CITE </w:instrText>
            </w:r>
            <w:r w:rsidRPr="007D7DD9"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instrText xml:space="preserve"> ADDIN EN.CITE.DATA </w:instrText>
            </w:r>
            <w:r w:rsidRPr="007D7DD9">
              <w:fldChar w:fldCharType="end"/>
            </w:r>
            <w:r w:rsidRPr="007D7DD9">
              <w:fldChar w:fldCharType="separate"/>
            </w:r>
            <w:r w:rsidRPr="007D7DD9">
              <w:rPr>
                <w:noProof/>
                <w:vertAlign w:val="superscript"/>
              </w:rPr>
              <w:t>21-23</w:t>
            </w:r>
            <w:r w:rsidRPr="007D7DD9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HTN Meds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–$633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Billups 2014</w:t>
            </w:r>
            <w:r w:rsidRPr="007D7DD9">
              <w:rPr>
                <w:rFonts w:eastAsia="Calibri"/>
                <w:bCs/>
                <w:kern w:val="24"/>
                <w:vertAlign w:val="superscript"/>
              </w:rPr>
              <w:t>a</w:t>
            </w:r>
            <w:r w:rsidRPr="007D7DD9">
              <w:rPr>
                <w:rFonts w:eastAsia="Calibri"/>
                <w:bCs/>
                <w:kern w:val="24"/>
              </w:rPr>
              <w:fldChar w:fldCharType="begin"/>
            </w:r>
            <w:r w:rsidRPr="007D7DD9">
              <w:rPr>
                <w:rFonts w:eastAsia="Calibri"/>
                <w:bCs/>
                <w:kern w:val="24"/>
              </w:rPr>
              <w:instrText xml:space="preserve"> ADDIN EN.CITE &lt;EndNote&gt;&lt;Cite&gt;&lt;Author&gt;Billups&lt;/Author&gt;&lt;Year&gt;2014&lt;/Year&gt;&lt;RecNum&gt;6&lt;/RecNum&gt;&lt;DisplayText&gt;&lt;style face="superscript"&gt;24&lt;/style&gt;&lt;/DisplayText&gt;&lt;record&gt;&lt;rec-number&gt;6&lt;/rec-number&gt;&lt;foreign-keys&gt;&lt;key app="EN" db-id="f2d259dfbrrfsmeffdlvwta6ws09ddxsefzw" timestamp="1435845069"&gt;6&lt;/key&gt;&lt;/foreign-keys&gt;&lt;ref-type name="Journal Article"&gt;17&lt;/ref-type&gt;&lt;contributors&gt;&lt;authors&gt;&lt;author&gt;Billups, Sarah J.&lt;/author&gt;&lt;author&gt;Moore, Lindsy R.&lt;/author&gt;&lt;author&gt;Olson, Kari L.&lt;/author&gt;&lt;author&gt;Magid, David J.&lt;/author&gt;&lt;/authors&gt;&lt;/contributors&gt;&lt;titles&gt;&lt;title&gt;Cost-effectiveness evaluation of a home blood pressure monitoring program&lt;/title&gt;&lt;secondary-title&gt;Am J Manag Care&lt;/secondary-title&gt;&lt;/titles&gt;&lt;periodical&gt;&lt;full-title&gt;Am J Manag Care&lt;/full-title&gt;&lt;/periodical&gt;&lt;pages&gt;e380-7&lt;/pages&gt;&lt;volume&gt;20&lt;/volume&gt;&lt;number&gt;9&lt;/number&gt;&lt;dates&gt;&lt;year&gt;2014&lt;/year&gt;&lt;/dates&gt;&lt;pub-location&gt;United States&lt;/pub-location&gt;&lt;publisher&gt;Billups,Sarah J. 16601 Centretech Pkwy, Aurora, CO 80011. E-mail: sarah.j.billups@kp.org.&lt;/publisher&gt;&lt;isbn&gt;1936-2692&lt;/isbn&gt;&lt;urls&gt;&lt;related-urls&gt;&lt;url&gt;http://ovidsp.ovid.com/ovidweb.cgi?T=JS&amp;amp;PAGE=reference&amp;amp;D=prem&amp;amp;NEWS=N&amp;amp;AN=2536487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bCs/>
                <w:kern w:val="24"/>
              </w:rPr>
              <w:fldChar w:fldCharType="separate"/>
            </w:r>
            <w:r w:rsidRPr="007D7DD9">
              <w:rPr>
                <w:rFonts w:eastAsia="Calibri"/>
                <w:bCs/>
                <w:noProof/>
                <w:kern w:val="24"/>
                <w:vertAlign w:val="superscript"/>
              </w:rPr>
              <w:t>24</w:t>
            </w:r>
            <w:r w:rsidRPr="007D7DD9">
              <w:rPr>
                <w:rFonts w:eastAsia="Calibri"/>
                <w:bCs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HTN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226</w:t>
            </w:r>
            <w:r w:rsidRPr="007D7DD9">
              <w:rPr>
                <w:rFonts w:eastAsia="Calibri"/>
                <w:kern w:val="24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8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Fishman 2013 C</w:t>
            </w:r>
            <w:r w:rsidRPr="007D7DD9">
              <w:rPr>
                <w:rFonts w:eastAsia="Calibri"/>
                <w:kern w:val="24"/>
              </w:rPr>
              <w:fldChar w:fldCharType="begin"/>
            </w:r>
            <w:r w:rsidRPr="007D7DD9">
              <w:rPr>
                <w:rFonts w:eastAsia="Calibri"/>
                <w:kern w:val="24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kern w:val="24"/>
                <w:vertAlign w:val="superscript"/>
              </w:rPr>
              <w:t>13</w:t>
            </w:r>
            <w:r w:rsidRPr="007D7DD9">
              <w:rPr>
                <w:rFonts w:eastAsia="Calibri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</w:rPr>
            </w:pPr>
            <w:r w:rsidRPr="007D7DD9">
              <w:rPr>
                <w:rFonts w:eastAsia="Calibri"/>
                <w:kern w:val="24"/>
              </w:rPr>
              <w:t>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0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 xml:space="preserve">Palmas </w:t>
            </w:r>
            <w:r w:rsidRPr="007D7DD9">
              <w:rPr>
                <w:rFonts w:eastAsia="Calibri"/>
              </w:rPr>
              <w:t>2010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6-2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All cause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I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$736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6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kern w:val="24"/>
              </w:rPr>
            </w:pPr>
            <w:r w:rsidRPr="007D7DD9">
              <w:rPr>
                <w:rFonts w:eastAsia="Calibri"/>
                <w:kern w:val="24"/>
              </w:rPr>
              <w:t>No</w:t>
            </w:r>
          </w:p>
        </w:tc>
      </w:tr>
    </w:tbl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rPr>
          <w:vertAlign w:val="superscript"/>
        </w:rPr>
        <w:t>a</w:t>
      </w:r>
      <w:r w:rsidRPr="007D7DD9">
        <w:t>Cost driver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rPr>
          <w:vertAlign w:val="superscript"/>
        </w:rPr>
        <w:t>b</w:t>
      </w:r>
      <w:r w:rsidRPr="007D7DD9">
        <w:t>Reasonably complete estimate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rPr>
          <w:rFonts w:eastAsia="Calibri"/>
          <w:kern w:val="24"/>
          <w:vertAlign w:val="superscript"/>
        </w:rPr>
        <w:t>c</w:t>
      </w:r>
      <w:r w:rsidRPr="007D7DD9">
        <w:rPr>
          <w:rFonts w:eastAsia="Calibri"/>
          <w:kern w:val="24"/>
        </w:rPr>
        <w:t>Usual care with clinic and ambulatory BP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</w:p>
    <w:p w:rsidR="00781246" w:rsidRPr="007D7DD9" w:rsidRDefault="00781246" w:rsidP="00781246">
      <w:pPr>
        <w:autoSpaceDE w:val="0"/>
        <w:autoSpaceDN w:val="0"/>
        <w:adjustRightInd w:val="0"/>
        <w:contextualSpacing/>
      </w:pPr>
      <w:r w:rsidRPr="007D7DD9">
        <w:t xml:space="preserve">CVD, cardiovascular disease; ER, emergency room; HTN, hypertension; NI, not included in estimate; NR, not reported; SMBP, self-measured blood pressure; UC, usual care; Y, included in estimate </w:t>
      </w:r>
    </w:p>
    <w:p w:rsidR="00781246" w:rsidRPr="007D7DD9" w:rsidRDefault="00781246" w:rsidP="00781246">
      <w:pPr>
        <w:autoSpaceDE w:val="0"/>
        <w:autoSpaceDN w:val="0"/>
        <w:adjustRightInd w:val="0"/>
        <w:ind w:right="1710"/>
        <w:contextualSpacing/>
      </w:pPr>
      <w:r w:rsidRPr="007D7DD9">
        <w:br w:type="page"/>
      </w:r>
      <w:r w:rsidRPr="007D7DD9">
        <w:rPr>
          <w:b/>
        </w:rPr>
        <w:lastRenderedPageBreak/>
        <w:t>Appendix Table 5.</w:t>
      </w:r>
      <w:r w:rsidRPr="007D7DD9">
        <w:t xml:space="preserve"> Intervention and Healthcare Cost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20" w:firstRow="1" w:lastRow="0" w:firstColumn="0" w:lastColumn="0" w:noHBand="0" w:noVBand="1"/>
      </w:tblPr>
      <w:tblGrid>
        <w:gridCol w:w="2323"/>
        <w:gridCol w:w="2046"/>
        <w:gridCol w:w="2682"/>
        <w:gridCol w:w="1495"/>
        <w:gridCol w:w="1729"/>
        <w:gridCol w:w="1650"/>
        <w:gridCol w:w="1035"/>
      </w:tblGrid>
      <w:tr w:rsidR="00781246" w:rsidRPr="007D7DD9" w:rsidTr="009E1867">
        <w:trPr>
          <w:trHeight w:val="3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Intervention cost per pers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Change in healthcare cost per person per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b/>
                <w:bCs/>
                <w:sz w:val="22"/>
                <w:szCs w:val="22"/>
              </w:rPr>
              <w:t>Total cost per pers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ind w:left="62"/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b/>
                <w:bCs/>
                <w:kern w:val="24"/>
                <w:sz w:val="22"/>
                <w:szCs w:val="22"/>
              </w:rPr>
              <w:t>Time horizon (Months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b/>
                <w:bCs/>
                <w:kern w:val="24"/>
                <w:sz w:val="22"/>
                <w:szCs w:val="22"/>
              </w:rPr>
              <w:t>Comparison grou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b/>
                <w:bCs/>
                <w:kern w:val="24"/>
                <w:sz w:val="22"/>
                <w:szCs w:val="22"/>
              </w:rPr>
              <w:t>Modeled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b/>
                <w:sz w:val="22"/>
                <w:szCs w:val="22"/>
              </w:rPr>
            </w:pPr>
            <w:r w:rsidRPr="007D7DD9">
              <w:rPr>
                <w:b/>
                <w:sz w:val="22"/>
                <w:szCs w:val="22"/>
              </w:rPr>
              <w:t>SMBP Alone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eed 2010 A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,2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99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521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620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Soghikian 1992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6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77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17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Verberk 2007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4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7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15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8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Boubouchairopoulou 2014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5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39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233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19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 xml:space="preserve">UC </w:t>
            </w:r>
            <w:r w:rsidRPr="007D7DD9">
              <w:rPr>
                <w:rFonts w:eastAsia="Calibri"/>
                <w:kern w:val="24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Staessen 2004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7,8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6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12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6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Arrieta 2014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Arrieta&lt;/Author&gt;&lt;Year&gt;2014&lt;/Year&gt;&lt;RecNum&gt;28&lt;/RecNum&gt;&lt;DisplayText&gt;&lt;style face="superscript"&gt;9&lt;/style&gt;&lt;/DisplayText&gt;&lt;record&gt;&lt;rec-number&gt;28&lt;/rec-number&gt;&lt;foreign-keys&gt;&lt;key app="EN" db-id="f2d259dfbrrfsmeffdlvwta6ws09ddxsefzw" timestamp="1435845953"&gt;28&lt;/key&gt;&lt;/foreign-keys&gt;&lt;ref-type name="Journal Article"&gt;17&lt;/ref-type&gt;&lt;contributors&gt;&lt;authors&gt;&lt;author&gt;Arrieta, Alejandro&lt;/author&gt;&lt;author&gt;Woods, John R&lt;/author&gt;&lt;author&gt;Qiao, Nan&lt;/author&gt;&lt;author&gt;Jay, Stephen J&lt;/author&gt;&lt;/authors&gt;&lt;/contributors&gt;&lt;titles&gt;&lt;title&gt;Cost–benefit analysis of home blood pressure monitoring in hypertension diagnosis and treatment: an insurer perspective&lt;/title&gt;&lt;secondary-title&gt;Hypertension&lt;/secondary-title&gt;&lt;/titles&gt;&lt;periodical&gt;&lt;full-title&gt;Hypertension&lt;/full-title&gt;&lt;/periodical&gt;&lt;pages&gt;891-896&lt;/pages&gt;&lt;volume&gt;64&lt;/volume&gt;&lt;number&gt;4&lt;/number&gt;&lt;dates&gt;&lt;year&gt;2014&lt;/year&gt;&lt;/dates&gt;&lt;isbn&gt;0194-911X&lt;/isbn&gt;&lt;urls&gt;&lt;/urls&gt;&lt;electronic-resource-num&gt;doi: 10.1161/HYPERTENSIONAHA.114.03780.&lt;/electronic-resource-num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9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55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499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44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gridSpan w:val="2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b/>
                <w:sz w:val="22"/>
                <w:szCs w:val="22"/>
              </w:rPr>
              <w:t>SMBP with additional support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Parati 2009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Parati&lt;/Author&gt;&lt;Year&gt;2009&lt;/Year&gt;&lt;RecNum&gt;34&lt;/RecNum&gt;&lt;DisplayText&gt;&lt;style face="superscript"&gt;19&lt;/style&gt;&lt;/DisplayText&gt;&lt;record&gt;&lt;rec-number&gt;34&lt;/rec-number&gt;&lt;foreign-keys&gt;&lt;key app="EN" db-id="f2d259dfbrrfsmeffdlvwta6ws09ddxsefzw" timestamp="1449153125"&gt;34&lt;/key&gt;&lt;/foreign-keys&gt;&lt;ref-type name="Journal Article"&gt;17&lt;/ref-type&gt;&lt;contributors&gt;&lt;authors&gt;&lt;author&gt;Parati, Gianfranco&lt;/author&gt;&lt;author&gt;Omboni, Stefano&lt;/author&gt;&lt;author&gt;Albini, Fabio&lt;/author&gt;&lt;author&gt;Piantoni, Lucia&lt;/author&gt;&lt;author&gt;Giuliano, Andrea&lt;/author&gt;&lt;author&gt;Revera, Miriam&lt;/author&gt;&lt;author&gt;Illyes, Miklos&lt;/author&gt;&lt;author&gt;Mancia, Giuseppe&lt;/author&gt;&lt;author&gt;TeleBPCare Study Group&lt;/author&gt;&lt;/authors&gt;&lt;/contributors&gt;&lt;titles&gt;&lt;title&gt;Home blood pressure telemonitoring improves hypertension control in general practice: the TeleBPCare study&lt;/title&gt;&lt;secondary-title&gt;J Hypertens&lt;/secondary-title&gt;&lt;/titles&gt;&lt;periodical&gt;&lt;full-title&gt;J Hypertens&lt;/full-title&gt;&lt;abbr-1&gt;J Hypertens&lt;/abbr-1&gt;&lt;/periodical&gt;&lt;pages&gt;198-203&lt;/pages&gt;&lt;volume&gt;27&lt;/volume&gt;&lt;number&gt;1&lt;/number&gt;&lt;dates&gt;&lt;year&gt;2009&lt;/year&gt;&lt;/dates&gt;&lt;isbn&gt;0263-6352&lt;/isbn&gt;&lt;urls&gt;&lt;/urls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9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Not reported separately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5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6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ishman 2013 A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63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0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63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Kaambwa 201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a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4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362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5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5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Stoddart 2013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Stoddart&lt;/Author&gt;&lt;Year&gt;2013&lt;/Year&gt;&lt;RecNum&gt;20&lt;/RecNum&gt;&lt;DisplayText&gt;&lt;style face="superscript"&gt;16&lt;/style&gt;&lt;/DisplayText&gt;&lt;record&gt;&lt;rec-number&gt;20&lt;/rec-number&gt;&lt;foreign-keys&gt;&lt;key app="EN" db-id="f2d259dfbrrfsmeffdlvwta6ws09ddxsefzw" timestamp="1435845432"&gt;20&lt;/key&gt;&lt;/foreign-keys&gt;&lt;ref-type name="Journal Article"&gt;17&lt;/ref-type&gt;&lt;contributors&gt;&lt;authors&gt;&lt;author&gt;Stoddart, Andrew&lt;/author&gt;&lt;author&gt;Hanley, Janet&lt;/author&gt;&lt;author&gt;Wild, Sarah&lt;/author&gt;&lt;author&gt;Pagliari, Claudia&lt;/author&gt;&lt;author&gt;Paterson, Mary&lt;/author&gt;&lt;author&gt;Lewis, Steff&lt;/author&gt;&lt;author&gt;Sheikh, Aziz&lt;/author&gt;&lt;author&gt;Krishan, Ashma&lt;/author&gt;&lt;author&gt;Padfield, Paul&lt;/author&gt;&lt;author&gt;McKinstry, Brian&lt;/author&gt;&lt;/authors&gt;&lt;/contributors&gt;&lt;titles&gt;&lt;title&gt;Telemonitoring-based service redesign for the management of uncontrolled hypertension (HITS): cost and cost-effectiveness analysis of a randomised controlled trial&lt;/title&gt;&lt;secondary-title&gt;BMJ Open&lt;/secondary-title&gt;&lt;/titles&gt;&lt;periodical&gt;&lt;full-title&gt;BMJ Open&lt;/full-title&gt;&lt;/periodical&gt;&lt;pages&gt;e002681&lt;/pages&gt;&lt;volume&gt;3&lt;/volume&gt;&lt;number&gt;5&lt;/number&gt;&lt;dates&gt;&lt;year&gt;2013&lt;/year&gt;&lt;/dates&gt;&lt;pub-location&gt;England&lt;/pub-location&gt;&lt;publisher&gt;Stoddart,Andrew. Edinburgh Clinical Trials Unit, University of Edinburgh, Western General Hospital, Edinburgh, Midlothian, UK.&lt;/publisher&gt;&lt;isbn&gt;2044-6055&lt;/isbn&gt;&lt;urls&gt;&lt;related-urls&gt;&lt;url&gt;http://ovidsp.ovid.com/ovidweb.cgi?T=JS&amp;amp;PAGE=reference&amp;amp;D=prem&amp;amp;NEWS=N&amp;amp;AN=23793650&lt;/url&gt;&lt;/related-urls&gt;&lt;/urls&gt;&lt;electronic-resource-num&gt;doi: 10.1136/bmjopen-2013-002681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6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11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171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81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Trogdon 2012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Trogdon&lt;/Author&gt;&lt;Year&gt;2012&lt;/Year&gt;&lt;RecNum&gt;21&lt;/RecNum&gt;&lt;DisplayText&gt;&lt;style face="superscript"&gt;17&lt;/style&gt;&lt;/DisplayText&gt;&lt;record&gt;&lt;rec-number&gt;21&lt;/rec-number&gt;&lt;foreign-keys&gt;&lt;key app="EN" db-id="f2d259dfbrrfsmeffdlvwta6ws09ddxsefzw" timestamp="1435845433"&gt;21&lt;/key&gt;&lt;/foreign-keys&gt;&lt;ref-type name="Journal Article"&gt;17&lt;/ref-type&gt;&lt;contributors&gt;&lt;authors&gt;&lt;author&gt;Trogdon, Justin G.&lt;/author&gt;&lt;author&gt;Larsen, Barbara&lt;/author&gt;&lt;author&gt;Larsen, David&lt;/author&gt;&lt;author&gt;Salas, Wendy&lt;/author&gt;&lt;author&gt;Snell, Matt&lt;/author&gt;&lt;/authors&gt;&lt;/contributors&gt;&lt;titles&gt;&lt;title&gt;Cost-effectiveness evaluation of a collaborative patient education hypertension intervention in Utah&lt;/title&gt;&lt;secondary-title&gt;J Clin Hypertens (Greenwich)&lt;/secondary-title&gt;&lt;/titles&gt;&lt;periodical&gt;&lt;full-title&gt;J Clin Hypertens (Greenwich)&lt;/full-title&gt;&lt;/periodical&gt;&lt;pages&gt;760-6&lt;/pages&gt;&lt;volume&gt;14&lt;/volume&gt;&lt;number&gt;11&lt;/number&gt;&lt;keywords&gt;&lt;keyword&gt;Adolescent&lt;/keyword&gt;&lt;keyword&gt;Adult&lt;/keyword&gt;&lt;keyword&gt;Aged&lt;/keyword&gt;&lt;keyword&gt;Aged, 80 and over&lt;/keyword&gt;&lt;keyword&gt;Cost-Benefit Analysis&lt;/keyword&gt;&lt;keyword&gt;Female&lt;/keyword&gt;&lt;keyword&gt;*Health Promotion&lt;/keyword&gt;&lt;keyword&gt;Humans&lt;/keyword&gt;&lt;keyword&gt;Hypertension/dt [Drug Therapy]&lt;/keyword&gt;&lt;keyword&gt;Hypertension/ec [Economics]&lt;/keyword&gt;&lt;keyword&gt;*Hypertension/pc [Prevention &amp;amp; Control]&lt;/keyword&gt;&lt;keyword&gt;Male&lt;/keyword&gt;&lt;keyword&gt;Middle Aged&lt;/keyword&gt;&lt;keyword&gt;*Patient Education as Topic&lt;/keyword&gt;&lt;keyword&gt;Self Care&lt;/keyword&gt;&lt;keyword&gt;Utah&lt;/keyword&gt;&lt;keyword&gt;Young Adult&lt;/keyword&gt;&lt;/keywords&gt;&lt;dates&gt;&lt;year&gt;2012&lt;/year&gt;&lt;/dates&gt;&lt;pub-location&gt;United States&lt;/pub-location&gt;&lt;publisher&gt;Trogdon,Justin G. RTI International, Research Triangle Park, NC 27709-2194, USA. jtrogdon@rti.org&lt;/publisher&gt;&lt;isbn&gt;1751-7176&lt;/isbn&gt;&lt;urls&gt;&lt;related-urls&gt;&lt;url&gt;http://ovidsp.ovid.com/ovidweb.cgi?T=JS&amp;amp;PAGE=reference&amp;amp;D=medl&amp;amp;NEWS=N&amp;amp;AN=23126347&lt;/url&gt;&lt;/related-urls&gt;&lt;/urls&gt;&lt;electronic-resource-num&gt;doi: 10.1111/jch.12013.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7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61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22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39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Yes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Madsen 2011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8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17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16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1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gridSpan w:val="3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b/>
                <w:sz w:val="22"/>
                <w:szCs w:val="22"/>
              </w:rPr>
              <w:t>SMBP within team-based care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Billups 2014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Billups&lt;/Author&gt;&lt;Year&gt;2014&lt;/Year&gt;&lt;RecNum&gt;6&lt;/RecNum&gt;&lt;DisplayText&gt;&lt;style face="superscript"&gt;24&lt;/style&gt;&lt;/DisplayText&gt;&lt;record&gt;&lt;rec-number&gt;6&lt;/rec-number&gt;&lt;foreign-keys&gt;&lt;key app="EN" db-id="f2d259dfbrrfsmeffdlvwta6ws09ddxsefzw" timestamp="1435845069"&gt;6&lt;/key&gt;&lt;/foreign-keys&gt;&lt;ref-type name="Journal Article"&gt;17&lt;/ref-type&gt;&lt;contributors&gt;&lt;authors&gt;&lt;author&gt;Billups, Sarah J.&lt;/author&gt;&lt;author&gt;Moore, Lindsy R.&lt;/author&gt;&lt;author&gt;Olson, Kari L.&lt;/author&gt;&lt;author&gt;Magid, David J.&lt;/author&gt;&lt;/authors&gt;&lt;/contributors&gt;&lt;titles&gt;&lt;title&gt;Cost-effectiveness evaluation of a home blood pressure monitoring program&lt;/title&gt;&lt;secondary-title&gt;Am J Manag Care&lt;/secondary-title&gt;&lt;/titles&gt;&lt;periodical&gt;&lt;full-title&gt;Am J Manag Care&lt;/full-title&gt;&lt;/periodical&gt;&lt;pages&gt;e380-7&lt;/pages&gt;&lt;volume&gt;20&lt;/volume&gt;&lt;number&gt;9&lt;/number&gt;&lt;dates&gt;&lt;year&gt;2014&lt;/year&gt;&lt;/dates&gt;&lt;pub-location&gt;United States&lt;/pub-location&gt;&lt;publisher&gt;Billups,Sarah J. 16601 Centretech Pkwy, Aurora, CO 80011. E-mail: sarah.j.billups@kp.org.&lt;/publisher&gt;&lt;isbn&gt;1936-2692&lt;/isbn&gt;&lt;urls&gt;&lt;related-urls&gt;&lt;url&gt;http://ovidsp.ovid.com/ovidweb.cgi?T=JS&amp;amp;PAGE=reference&amp;amp;D=prem&amp;amp;NEWS=N&amp;amp;AN=2536487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4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0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26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43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Fishman 2013 C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43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43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269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Reed 2010 C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1,2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29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345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574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bCs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269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Wang 2012 A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1-2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720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392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1,112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8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269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Wang 2012 B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1-2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969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563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1,532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Wang 2012 C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1-23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876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–$633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43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18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269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Johannesson 1991</w:t>
            </w:r>
            <w:r w:rsidRPr="007D7DD9">
              <w:rPr>
                <w:rFonts w:eastAsia="Calibri"/>
                <w:sz w:val="22"/>
                <w:szCs w:val="22"/>
              </w:rPr>
              <w:fldChar w:fldCharType="begin"/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&lt;EndNote&gt;&lt;Cite&gt;&lt;Author&gt;Johannesson&lt;/Author&gt;&lt;Year&gt;1991&lt;/Year&gt;&lt;RecNum&gt;14&lt;/RecNum&gt;&lt;DisplayText&gt;&lt;style face="superscript"&gt;29&lt;/style&gt;&lt;/DisplayText&gt;&lt;record&gt;&lt;rec-number&gt;14&lt;/rec-number&gt;&lt;foreign-keys&gt;&lt;key app="EN" db-id="f2d259dfbrrfsmeffdlvwta6ws09ddxsefzw" timestamp="1435845334"&gt;14&lt;/key&gt;&lt;/foreign-keys&gt;&lt;ref-type name="Journal Article"&gt;17&lt;/ref-type&gt;&lt;contributors&gt;&lt;authors&gt;&lt;author&gt;Johannesson, M.&lt;/author&gt;&lt;author&gt;Aberg, H.&lt;/author&gt;&lt;author&gt;Agreus, L.&lt;/author&gt;&lt;author&gt;Borgquist, L.&lt;/author&gt;&lt;author&gt;Jonsson, B.&lt;/author&gt;&lt;/authors&gt;&lt;/contributors&gt;&lt;titles&gt;&lt;title&gt;Cost-benefit analysis of non-pharmacological treatment of hypertension&lt;/title&gt;&lt;secondary-title&gt;J Intern Med&lt;/secondary-title&gt;&lt;/titles&gt;&lt;periodical&gt;&lt;full-title&gt;J Intern Med&lt;/full-title&gt;&lt;/periodical&gt;&lt;pages&gt;307-12&lt;/pages&gt;&lt;volume&gt;230&lt;/volume&gt;&lt;number&gt;4&lt;/number&gt;&lt;keywords&gt;&lt;keyword&gt;Adult&lt;/keyword&gt;&lt;keyword&gt;Aged&lt;/keyword&gt;&lt;keyword&gt;Antihypertensive Agents/ec [Economics]&lt;/keyword&gt;&lt;keyword&gt;Antihypertensive Agents/tu [Therapeutic Use]&lt;/keyword&gt;&lt;keyword&gt;Blood Pressure Determination/ec [Economics]&lt;/keyword&gt;&lt;keyword&gt;Cost-Benefit Analysis&lt;/keyword&gt;&lt;keyword&gt;Follow-Up Studies&lt;/keyword&gt;&lt;keyword&gt;Humans&lt;/keyword&gt;&lt;keyword&gt;*Hypertension/ec [Economics]&lt;/keyword&gt;&lt;keyword&gt;*Hypertension/th [Therapy]&lt;/keyword&gt;&lt;keyword&gt;Middle Aged&lt;/keyword&gt;&lt;keyword&gt;Patient Education as Topic/ec [Economics]&lt;/keyword&gt;&lt;/keywords&gt;&lt;dates&gt;&lt;year&gt;1991&lt;/year&gt;&lt;/dates&gt;&lt;pub-location&gt;ENGLAND&lt;/pub-location&gt;&lt;publisher&gt;Johannesson,M. Department of Health and Society, Linkoping University, Sweden.&lt;/publisher&gt;&lt;isbn&gt;0954-6820&lt;/isbn&gt;&lt;urls&gt;&lt;related-urls&gt;&lt;url&gt;http://ovidsp.ovid.com/ovidweb.cgi?T=JS&amp;amp;PAGE=reference&amp;amp;D=med3&amp;amp;NEWS=N&amp;amp;AN=1919423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9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Not reported separately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—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244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24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 xml:space="preserve">UC 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kern w:val="24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No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Palmas 2010</w: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 </w:instrText>
            </w:r>
            <w:r w:rsidRPr="007D7DD9">
              <w:rPr>
                <w:rFonts w:eastAsia="Calibri"/>
                <w:sz w:val="22"/>
                <w:szCs w:val="22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  <w:sz w:val="22"/>
                <w:szCs w:val="22"/>
              </w:rPr>
              <w:instrText xml:space="preserve"> ADDIN EN.CITE.DATA </w:instrText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  <w:r w:rsidRPr="007D7DD9">
              <w:rPr>
                <w:rFonts w:eastAsia="Calibri"/>
                <w:sz w:val="22"/>
                <w:szCs w:val="22"/>
              </w:rPr>
            </w:r>
            <w:r w:rsidRPr="007D7DD9">
              <w:rPr>
                <w:rFonts w:eastAsia="Calibri"/>
                <w:sz w:val="22"/>
                <w:szCs w:val="22"/>
              </w:rPr>
              <w:fldChar w:fldCharType="separate"/>
            </w:r>
            <w:r w:rsidRPr="007D7DD9">
              <w:rPr>
                <w:rFonts w:eastAsia="Calibri"/>
                <w:noProof/>
                <w:sz w:val="22"/>
                <w:szCs w:val="22"/>
                <w:vertAlign w:val="superscript"/>
              </w:rPr>
              <w:t>26-28</w:t>
            </w:r>
            <w:r w:rsidRPr="007D7DD9">
              <w:rPr>
                <w:rFonts w:eastAsia="Calibri"/>
                <w:sz w:val="22"/>
                <w:szCs w:val="22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8,185</w:t>
            </w:r>
            <w:r w:rsidRPr="007D7DD9">
              <w:rPr>
                <w:rFonts w:eastAsia="Calibri"/>
                <w:sz w:val="22"/>
                <w:szCs w:val="22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$736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sz w:val="22"/>
                <w:szCs w:val="22"/>
              </w:rPr>
              <w:t>Exclude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ind w:left="152"/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6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UC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sz w:val="22"/>
                <w:szCs w:val="22"/>
              </w:rPr>
            </w:pPr>
            <w:r w:rsidRPr="007D7DD9">
              <w:rPr>
                <w:rFonts w:eastAsia="Calibri"/>
                <w:kern w:val="24"/>
                <w:sz w:val="22"/>
                <w:szCs w:val="22"/>
              </w:rPr>
              <w:t>No</w:t>
            </w:r>
          </w:p>
        </w:tc>
      </w:tr>
    </w:tbl>
    <w:p w:rsidR="00781246" w:rsidRPr="007D7DD9" w:rsidRDefault="00781246" w:rsidP="00781246">
      <w:pPr>
        <w:autoSpaceDE w:val="0"/>
        <w:autoSpaceDN w:val="0"/>
        <w:adjustRightInd w:val="0"/>
        <w:contextualSpacing/>
        <w:rPr>
          <w:sz w:val="22"/>
        </w:rPr>
      </w:pPr>
      <w:r w:rsidRPr="007D7DD9">
        <w:rPr>
          <w:sz w:val="22"/>
          <w:vertAlign w:val="superscript"/>
        </w:rPr>
        <w:t>a</w:t>
      </w:r>
      <w:r w:rsidRPr="007D7DD9">
        <w:rPr>
          <w:sz w:val="22"/>
        </w:rPr>
        <w:t>Reasonably complete estimate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  <w:rPr>
          <w:sz w:val="22"/>
        </w:rPr>
      </w:pPr>
      <w:r w:rsidRPr="007D7DD9">
        <w:rPr>
          <w:sz w:val="22"/>
          <w:vertAlign w:val="superscript"/>
        </w:rPr>
        <w:t>b</w:t>
      </w:r>
      <w:r w:rsidRPr="007D7DD9">
        <w:rPr>
          <w:sz w:val="22"/>
        </w:rPr>
        <w:t xml:space="preserve">Usual care </w:t>
      </w:r>
      <w:r w:rsidRPr="007D7DD9">
        <w:rPr>
          <w:rFonts w:eastAsia="Calibri"/>
          <w:kern w:val="24"/>
          <w:sz w:val="22"/>
        </w:rPr>
        <w:t>with clinic and ambulatory BP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  <w:rPr>
          <w:sz w:val="22"/>
        </w:rPr>
      </w:pPr>
      <w:r w:rsidRPr="007D7DD9">
        <w:rPr>
          <w:sz w:val="22"/>
          <w:vertAlign w:val="superscript"/>
        </w:rPr>
        <w:t>c</w:t>
      </w:r>
      <w:r w:rsidRPr="007D7DD9">
        <w:rPr>
          <w:sz w:val="22"/>
        </w:rPr>
        <w:t xml:space="preserve">Usual care </w:t>
      </w:r>
      <w:r w:rsidRPr="007D7DD9">
        <w:rPr>
          <w:rFonts w:eastAsia="Calibri"/>
          <w:sz w:val="22"/>
        </w:rPr>
        <w:t>with home blood pressure device.</w:t>
      </w:r>
    </w:p>
    <w:p w:rsidR="00781246" w:rsidRPr="007D7DD9" w:rsidRDefault="00781246" w:rsidP="00781246">
      <w:pPr>
        <w:autoSpaceDE w:val="0"/>
        <w:autoSpaceDN w:val="0"/>
        <w:adjustRightInd w:val="0"/>
        <w:contextualSpacing/>
        <w:rPr>
          <w:sz w:val="22"/>
        </w:rPr>
      </w:pPr>
    </w:p>
    <w:p w:rsidR="00781246" w:rsidRPr="007D7DD9" w:rsidRDefault="00781246" w:rsidP="00781246">
      <w:pPr>
        <w:autoSpaceDE w:val="0"/>
        <w:autoSpaceDN w:val="0"/>
        <w:adjustRightInd w:val="0"/>
        <w:contextualSpacing/>
        <w:rPr>
          <w:sz w:val="22"/>
        </w:rPr>
      </w:pPr>
      <w:r w:rsidRPr="007D7DD9">
        <w:rPr>
          <w:sz w:val="22"/>
        </w:rPr>
        <w:t>SMBP, self-measured blood pressure</w:t>
      </w:r>
    </w:p>
    <w:p w:rsidR="00781246" w:rsidRPr="007D7DD9" w:rsidRDefault="00781246" w:rsidP="00781246">
      <w:pPr>
        <w:contextualSpacing/>
      </w:pPr>
      <w:r w:rsidRPr="007D7DD9">
        <w:br w:type="page"/>
      </w:r>
      <w:r w:rsidRPr="007D7DD9">
        <w:rPr>
          <w:b/>
        </w:rPr>
        <w:lastRenderedPageBreak/>
        <w:t>Appendix Table 6.</w:t>
      </w:r>
      <w:r w:rsidRPr="007D7DD9">
        <w:t xml:space="preserve"> Cost per QALY Saved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20" w:firstRow="1" w:lastRow="0" w:firstColumn="0" w:lastColumn="0" w:noHBand="0" w:noVBand="1"/>
      </w:tblPr>
      <w:tblGrid>
        <w:gridCol w:w="2456"/>
        <w:gridCol w:w="2052"/>
        <w:gridCol w:w="2547"/>
        <w:gridCol w:w="2144"/>
        <w:gridCol w:w="1634"/>
        <w:gridCol w:w="2127"/>
      </w:tblGrid>
      <w:tr w:rsidR="00781246" w:rsidRPr="007D7DD9" w:rsidTr="009E1867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b/>
              </w:rPr>
              <w:t>Stud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Intervention cost per pers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Change in healthcare cost per person per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Change in total cost per person per 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Change in SBP (mmHg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20-year cost per QALY saved</w:t>
            </w:r>
            <w:r w:rsidRPr="007D7DD9">
              <w:rPr>
                <w:rFonts w:eastAsia="Calibri"/>
                <w:b/>
                <w:bCs/>
                <w:vertAlign w:val="superscript"/>
              </w:rPr>
              <w:t>b</w:t>
            </w:r>
          </w:p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Translation (1)</w:t>
            </w:r>
          </w:p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b/>
                <w:bCs/>
              </w:rPr>
              <w:t>[Translation (2)]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rPr>
                <w:b/>
              </w:rPr>
            </w:pPr>
            <w:r w:rsidRPr="007D7DD9">
              <w:rPr>
                <w:b/>
              </w:rPr>
              <w:t>SMBP Alone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Soghikian 1992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Tb2doaWtpYW48L0F1dGhvcj48WWVhcj4xOTkyPC9ZZWFy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60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$77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$65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3.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Cost-saving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Boubouchairopoulou 201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Vib3VjaGFpcm9wb3Vsb3U8L0F1dGhvcj48WWVhcj4y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5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39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$233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$225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2.1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Cost-saving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Reed 2010 A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99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21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41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0.6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100K</w:t>
            </w:r>
          </w:p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[$144K]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Staessen 200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EZW4gSG9uZDwvQXV0aG9yPjxZZWFyPjIwMDQ8L1llYXI+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7,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60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$12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$112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+5.3</w:t>
            </w:r>
          </w:p>
        </w:tc>
        <w:tc>
          <w:tcPr>
            <w:tcW w:w="0" w:type="auto"/>
            <w:shd w:val="clear" w:color="auto" w:fill="D9D9D9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Ineffective but cost-saving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Verberk 2007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WZXJiZXJrPC9BdXRob3I+PFllYXI+MjAwNzwvWWVhcj48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=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4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7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$15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$139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+2.1</w:t>
            </w:r>
          </w:p>
        </w:tc>
        <w:tc>
          <w:tcPr>
            <w:tcW w:w="0" w:type="auto"/>
            <w:shd w:val="clear" w:color="auto" w:fill="auto"/>
            <w:hideMark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Ineffective but cost-saving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gridSpan w:val="2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b/>
              </w:rPr>
              <w:t>SMBP with additional support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Fishman 2013 A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63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0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13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2.6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56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800]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Kaambwa 2014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LYWFtYndhPC9BdXRob3I+PFllYXI+MjAxNDwvWWVhcj48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4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362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25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25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5.4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1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741]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Stoddart 2013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Stoddart&lt;/Author&gt;&lt;Year&gt;2013&lt;/Year&gt;&lt;RecNum&gt;20&lt;/RecNum&gt;&lt;DisplayText&gt;&lt;style face="superscript"&gt;16&lt;/style&gt;&lt;/DisplayText&gt;&lt;record&gt;&lt;rec-number&gt;20&lt;/rec-number&gt;&lt;foreign-keys&gt;&lt;key app="EN" db-id="f2d259dfbrrfsmeffdlvwta6ws09ddxsefzw" timestamp="1435845432"&gt;20&lt;/key&gt;&lt;/foreign-keys&gt;&lt;ref-type name="Journal Article"&gt;17&lt;/ref-type&gt;&lt;contributors&gt;&lt;authors&gt;&lt;author&gt;Stoddart, Andrew&lt;/author&gt;&lt;author&gt;Hanley, Janet&lt;/author&gt;&lt;author&gt;Wild, Sarah&lt;/author&gt;&lt;author&gt;Pagliari, Claudia&lt;/author&gt;&lt;author&gt;Paterson, Mary&lt;/author&gt;&lt;author&gt;Lewis, Steff&lt;/author&gt;&lt;author&gt;Sheikh, Aziz&lt;/author&gt;&lt;author&gt;Krishan, Ashma&lt;/author&gt;&lt;author&gt;Padfield, Paul&lt;/author&gt;&lt;author&gt;McKinstry, Brian&lt;/author&gt;&lt;/authors&gt;&lt;/contributors&gt;&lt;titles&gt;&lt;title&gt;Telemonitoring-based service redesign for the management of uncontrolled hypertension (HITS): cost and cost-effectiveness analysis of a randomised controlled trial&lt;/title&gt;&lt;secondary-title&gt;BMJ Open&lt;/secondary-title&gt;&lt;/titles&gt;&lt;periodical&gt;&lt;full-title&gt;BMJ Open&lt;/full-title&gt;&lt;/periodical&gt;&lt;pages&gt;e002681&lt;/pages&gt;&lt;volume&gt;3&lt;/volume&gt;&lt;number&gt;5&lt;/number&gt;&lt;dates&gt;&lt;year&gt;2013&lt;/year&gt;&lt;/dates&gt;&lt;pub-location&gt;England&lt;/pub-location&gt;&lt;publisher&gt;Stoddart,Andrew. Edinburgh Clinical Trials Unit, University of Edinburgh, Western General Hospital, Edinburgh, Midlothian, UK.&lt;/publisher&gt;&lt;isbn&gt;2044-6055&lt;/isbn&gt;&lt;urls&gt;&lt;related-urls&gt;&lt;url&gt;http://ovidsp.ovid.com/ovidweb.cgi?T=JS&amp;amp;PAGE=reference&amp;amp;D=prem&amp;amp;NEWS=N&amp;amp;AN=23793650&lt;/url&gt;&lt;/related-urls&gt;&lt;/urls&gt;&lt;electronic-resource-num&gt;doi: 10.1136/bmjopen-2013-002681&lt;/electronic-resource-num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6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110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171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193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4.3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K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7.2K]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Madsen 2011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NYWRzZW48L0F1dGhvcj48WWVhcj4yMDExPC9ZZWFyPjxS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8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17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$16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129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2.8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.1K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7.4K]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gridSpan w:val="2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b/>
              </w:rPr>
              <w:t>SMBP within team-based care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Reed 2010 C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Dk8L1llYXI+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,2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229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345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574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3.9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16.4K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23.6K]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Billups 2014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Billups&lt;/Author&gt;&lt;Year&gt;2014&lt;/Year&gt;&lt;RecNum&gt;6&lt;/RecNum&gt;&lt;DisplayText&gt;&lt;style face="superscript"&gt;24&lt;/style&gt;&lt;/DisplayText&gt;&lt;record&gt;&lt;rec-number&gt;6&lt;/rec-number&gt;&lt;foreign-keys&gt;&lt;key app="EN" db-id="f2d259dfbrrfsmeffdlvwta6ws09ddxsefzw" timestamp="1435845069"&gt;6&lt;/key&gt;&lt;/foreign-keys&gt;&lt;ref-type name="Journal Article"&gt;17&lt;/ref-type&gt;&lt;contributors&gt;&lt;authors&gt;&lt;author&gt;Billups, Sarah J.&lt;/author&gt;&lt;author&gt;Moore, Lindsy R.&lt;/author&gt;&lt;author&gt;Olson, Kari L.&lt;/author&gt;&lt;author&gt;Magid, David J.&lt;/author&gt;&lt;/authors&gt;&lt;/contributors&gt;&lt;titles&gt;&lt;title&gt;Cost-effectiveness evaluation of a home blood pressure monitoring program&lt;/title&gt;&lt;secondary-title&gt;Am J Manag Care&lt;/secondary-title&gt;&lt;/titles&gt;&lt;periodical&gt;&lt;full-title&gt;Am J Manag Care&lt;/full-title&gt;&lt;/periodical&gt;&lt;pages&gt;e380-7&lt;/pages&gt;&lt;volume&gt;20&lt;/volume&gt;&lt;number&gt;9&lt;/number&gt;&lt;dates&gt;&lt;year&gt;2014&lt;/year&gt;&lt;/dates&gt;&lt;pub-location&gt;United States&lt;/pub-location&gt;&lt;publisher&gt;Billups,Sarah J. 16601 Centretech Pkwy, Aurora, CO 80011. E-mail: sarah.j.billups@kp.org.&lt;/publisher&gt;&lt;isbn&gt;1936-2692&lt;/isbn&gt;&lt;urls&gt;&lt;related-urls&gt;&lt;url&gt;http://ovidsp.ovid.com/ovidweb.cgi?T=JS&amp;amp;PAGE=reference&amp;amp;D=prem&amp;amp;NEWS=N&amp;amp;AN=2536487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4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204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226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430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12.5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3.8K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5.5K]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</w:pPr>
            <w:r w:rsidRPr="007D7DD9">
              <w:rPr>
                <w:rFonts w:eastAsia="Calibri"/>
              </w:rPr>
              <w:t>Fishman 2013 C</w:t>
            </w:r>
            <w:r w:rsidRPr="007D7DD9">
              <w:rPr>
                <w:rFonts w:eastAsia="Calibri"/>
              </w:rPr>
              <w:fldChar w:fldCharType="begin"/>
            </w:r>
            <w:r w:rsidRPr="007D7DD9">
              <w:rPr>
                <w:rFonts w:eastAsia="Calibri"/>
              </w:rPr>
              <w:instrText xml:space="preserve"> ADDIN EN.CITE &lt;EndNote&gt;&lt;Cite&gt;&lt;Author&gt;Fishman&lt;/Author&gt;&lt;Year&gt;2013&lt;/Year&gt;&lt;RecNum&gt;8&lt;/RecNum&gt;&lt;DisplayText&gt;&lt;style face="superscript"&gt;13&lt;/style&gt;&lt;/DisplayText&gt;&lt;record&gt;&lt;rec-number&gt;8&lt;/rec-number&gt;&lt;foreign-keys&gt;&lt;key app="EN" db-id="f2d259dfbrrfsmeffdlvwta6ws09ddxsefzw" timestamp="1435845069"&gt;8&lt;/key&gt;&lt;/foreign-keys&gt;&lt;ref-type name="Journal Article"&gt;17&lt;/ref-type&gt;&lt;contributors&gt;&lt;authors&gt;&lt;author&gt;Fishman, Paul A.&lt;/author&gt;&lt;author&gt;Cook, Andrea J.&lt;/author&gt;&lt;author&gt;Anderson, Melissa L.&lt;/author&gt;&lt;author&gt;Ralston, James D.&lt;/author&gt;&lt;author&gt;Catz, Sheryl L.&lt;/author&gt;&lt;author&gt;Carrell, David&lt;/author&gt;&lt;author&gt;Carlson, James&lt;/author&gt;&lt;author&gt;Green, Beverly B.&lt;/author&gt;&lt;/authors&gt;&lt;/contributors&gt;&lt;titles&gt;&lt;title&gt;Improving BP control through electronic communications: an economic evaluation&lt;/title&gt;&lt;secondary-title&gt;Am J Manag Care&lt;/secondary-title&gt;&lt;/titles&gt;&lt;periodical&gt;&lt;full-title&gt;Am J Manag Care&lt;/full-title&gt;&lt;/periodical&gt;&lt;pages&gt;709-16&lt;/pages&gt;&lt;volume&gt;19&lt;/volume&gt;&lt;number&gt;9&lt;/number&gt;&lt;dates&gt;&lt;year&gt;2013&lt;/year&gt;&lt;/dates&gt;&lt;pub-location&gt;United States&lt;/pub-location&gt;&lt;publisher&gt;Fishman,Paul A. Group Health Cooperative, Group Health Research Institute, 1730 Minor Ave, Seattle, WA 98101. E-mail: fishman.p@ghc.org.&lt;/publisher&gt;&lt;isbn&gt;1936-2692&lt;/isbn&gt;&lt;urls&gt;&lt;related-urls&gt;&lt;url&gt;http://ovidsp.ovid.com/ovidweb.cgi?T=JS&amp;amp;PAGE=reference&amp;amp;D=prem&amp;amp;NEWS=N&amp;amp;AN=24304254&lt;/url&gt;&lt;/related-urls&gt;&lt;/urls&gt;&lt;remote-database-name&gt;Medline (OVID)&lt;/remote-database-name&gt;&lt;/record&gt;&lt;/Cite&gt;&lt;/EndNote&gt;</w:instrText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1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430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430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8.9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$5.4K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7.7K]</w:t>
            </w:r>
          </w:p>
        </w:tc>
      </w:tr>
      <w:tr w:rsidR="00781246" w:rsidRPr="007D7DD9" w:rsidTr="009E1867">
        <w:trPr>
          <w:trHeight w:val="446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</w:rPr>
              <w:t>Wang 2012 C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876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$633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243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–3.6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$7.5K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</w:rPr>
              <w:t>[$10.8K]</w:t>
            </w:r>
            <w:r w:rsidRPr="007D7DD9">
              <w:rPr>
                <w:rFonts w:eastAsia="Calibri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</w:rPr>
            </w:pPr>
            <w:r w:rsidRPr="007D7DD9">
              <w:rPr>
                <w:rFonts w:eastAsia="Calibri"/>
                <w:bCs/>
                <w:color w:val="000000"/>
                <w:kern w:val="24"/>
              </w:rPr>
              <w:lastRenderedPageBreak/>
              <w:t>Wang 2012 A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color w:val="000000"/>
                <w:kern w:val="24"/>
              </w:rPr>
              <w:t>$720</w:t>
            </w:r>
            <w:r w:rsidRPr="007D7DD9">
              <w:rPr>
                <w:rFonts w:eastAsia="Calibri"/>
                <w:bCs/>
                <w:color w:val="000000"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t>$392</w:t>
            </w:r>
            <w:r w:rsidRPr="007D7DD9">
              <w:rPr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t>$1,112</w:t>
            </w:r>
            <w:r w:rsidRPr="007D7DD9">
              <w:rPr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t>+2.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bCs/>
                <w:color w:val="000000"/>
                <w:kern w:val="24"/>
              </w:rPr>
              <w:t>Ineffective</w:t>
            </w:r>
            <w:r w:rsidRPr="007D7DD9">
              <w:rPr>
                <w:rFonts w:eastAsia="Calibri"/>
                <w:bCs/>
                <w:color w:val="000000"/>
                <w:kern w:val="24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rPr>
                <w:rFonts w:eastAsia="Calibri"/>
                <w:bCs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 xml:space="preserve">Wang 2012 </w:t>
            </w:r>
            <w:r w:rsidRPr="007D7DD9">
              <w:rPr>
                <w:rFonts w:eastAsia="Calibri"/>
              </w:rPr>
              <w:t>B</w: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 </w:instrText>
            </w:r>
            <w:r w:rsidRPr="007D7DD9">
              <w:rPr>
                <w:rFonts w:eastAsia="Calibri"/>
              </w:rPr>
              <w:fldChar w:fldCharType="begin">
                <w:fldData xml:space="preserve">PEVuZE5vdGU+PENpdGU+PEF1dGhvcj5Cb3N3b3J0aDwvQXV0aG9yPjxZZWFyPjIwMTE8L1llYXI+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</w:fldData>
              </w:fldChar>
            </w:r>
            <w:r w:rsidRPr="007D7DD9">
              <w:rPr>
                <w:rFonts w:eastAsia="Calibri"/>
              </w:rPr>
              <w:instrText xml:space="preserve"> ADDIN EN.CITE.DATA </w:instrText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end"/>
            </w:r>
            <w:r w:rsidRPr="007D7DD9">
              <w:rPr>
                <w:rFonts w:eastAsia="Calibri"/>
              </w:rPr>
            </w:r>
            <w:r w:rsidRPr="007D7DD9">
              <w:rPr>
                <w:rFonts w:eastAsia="Calibri"/>
              </w:rPr>
              <w:fldChar w:fldCharType="separate"/>
            </w:r>
            <w:r w:rsidRPr="007D7DD9">
              <w:rPr>
                <w:rFonts w:eastAsia="Calibri"/>
                <w:noProof/>
                <w:vertAlign w:val="superscript"/>
              </w:rPr>
              <w:t>21-23</w:t>
            </w:r>
            <w:r w:rsidRPr="007D7DD9">
              <w:rPr>
                <w:rFonts w:eastAsia="Calibri"/>
              </w:rPr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969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color w:val="000000"/>
                <w:kern w:val="24"/>
              </w:rPr>
              <w:t>$563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  <w:color w:val="000000"/>
                <w:kern w:val="24"/>
              </w:rPr>
              <w:t>$1,532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contextualSpacing/>
              <w:jc w:val="center"/>
            </w:pPr>
            <w:r w:rsidRPr="007D7DD9">
              <w:rPr>
                <w:rFonts w:eastAsia="Calibri"/>
              </w:rPr>
              <w:t>–</w:t>
            </w:r>
            <w:r w:rsidRPr="007D7DD9">
              <w:rPr>
                <w:rFonts w:eastAsia="Calibri"/>
                <w:color w:val="000000"/>
                <w:kern w:val="24"/>
              </w:rPr>
              <w:t>1.2</w:t>
            </w:r>
          </w:p>
        </w:tc>
        <w:tc>
          <w:tcPr>
            <w:tcW w:w="0" w:type="auto"/>
            <w:shd w:val="clear" w:color="auto" w:fill="auto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141.8K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a</w:t>
            </w:r>
          </w:p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bCs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[$204.3K]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a</w:t>
            </w:r>
          </w:p>
        </w:tc>
      </w:tr>
      <w:tr w:rsidR="00781246" w:rsidRPr="007D7DD9" w:rsidTr="009E1867">
        <w:trPr>
          <w:trHeight w:val="35"/>
        </w:trPr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Palmas 2010</w: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 </w:instrText>
            </w:r>
            <w:r w:rsidRPr="007D7DD9">
              <w:rPr>
                <w:rFonts w:eastAsia="Calibri"/>
                <w:color w:val="000000"/>
                <w:kern w:val="24"/>
              </w:rPr>
              <w:fldChar w:fldCharType="begin">
                <w:fldData xml:space="preserve">PEVuZE5vdGU+PENpdGU+PEF1dGhvcj5QYWxtYXM8L0F1dGhvcj48WWVhcj4yMDEwPC9ZZWFyPjxS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=
</w:fldData>
              </w:fldChar>
            </w:r>
            <w:r w:rsidRPr="007D7DD9">
              <w:rPr>
                <w:rFonts w:eastAsia="Calibri"/>
                <w:color w:val="000000"/>
                <w:kern w:val="24"/>
              </w:rPr>
              <w:instrText xml:space="preserve"> ADDIN EN.CITE.DATA </w:instrText>
            </w:r>
            <w:r w:rsidRPr="007D7DD9">
              <w:rPr>
                <w:rFonts w:eastAsia="Calibri"/>
                <w:color w:val="000000"/>
                <w:kern w:val="24"/>
              </w:rPr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  <w:r w:rsidRPr="007D7DD9">
              <w:rPr>
                <w:rFonts w:eastAsia="Calibri"/>
                <w:color w:val="000000"/>
                <w:kern w:val="24"/>
              </w:rPr>
            </w:r>
            <w:r w:rsidRPr="007D7DD9">
              <w:rPr>
                <w:rFonts w:eastAsia="Calibri"/>
                <w:color w:val="000000"/>
                <w:kern w:val="24"/>
              </w:rPr>
              <w:fldChar w:fldCharType="separate"/>
            </w:r>
            <w:r w:rsidRPr="007D7DD9">
              <w:rPr>
                <w:rFonts w:eastAsia="Calibri"/>
                <w:noProof/>
                <w:color w:val="000000"/>
                <w:kern w:val="24"/>
                <w:vertAlign w:val="superscript"/>
              </w:rPr>
              <w:t>26-28</w:t>
            </w:r>
            <w:r w:rsidRPr="007D7DD9">
              <w:rPr>
                <w:rFonts w:eastAsia="Calibri"/>
                <w:color w:val="000000"/>
                <w:kern w:val="24"/>
              </w:rPr>
              <w:fldChar w:fldCharType="end"/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8,185</w:t>
            </w:r>
            <w:r w:rsidRPr="007D7DD9">
              <w:rPr>
                <w:rFonts w:eastAsia="Calibri"/>
                <w:color w:val="000000"/>
                <w:kern w:val="24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$736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Outlier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contextualSpacing/>
              <w:jc w:val="center"/>
              <w:rPr>
                <w:rFonts w:eastAsia="Calibri"/>
              </w:rPr>
            </w:pPr>
            <w:r w:rsidRPr="007D7DD9">
              <w:rPr>
                <w:rFonts w:eastAsia="Calibri"/>
                <w:color w:val="000000"/>
                <w:kern w:val="24"/>
              </w:rPr>
              <w:t>–4.32</w:t>
            </w:r>
          </w:p>
        </w:tc>
        <w:tc>
          <w:tcPr>
            <w:tcW w:w="0" w:type="auto"/>
            <w:shd w:val="clear" w:color="auto" w:fill="D9D9D9"/>
          </w:tcPr>
          <w:p w:rsidR="00781246" w:rsidRPr="007D7DD9" w:rsidRDefault="00781246" w:rsidP="009E1867">
            <w:pPr>
              <w:pStyle w:val="NormalWeb"/>
              <w:spacing w:before="0" w:beforeAutospacing="0" w:after="0" w:afterAutospacing="0"/>
              <w:contextualSpacing/>
              <w:jc w:val="center"/>
              <w:rPr>
                <w:rFonts w:eastAsia="Calibri"/>
                <w:color w:val="000000"/>
                <w:kern w:val="24"/>
              </w:rPr>
            </w:pPr>
            <w:r w:rsidRPr="007D7DD9">
              <w:rPr>
                <w:rFonts w:eastAsia="Calibri"/>
                <w:color w:val="000000"/>
                <w:kern w:val="24"/>
              </w:rPr>
              <w:t>Outlier</w:t>
            </w:r>
          </w:p>
        </w:tc>
      </w:tr>
    </w:tbl>
    <w:p w:rsidR="00781246" w:rsidRPr="007D7DD9" w:rsidRDefault="00781246" w:rsidP="00781246">
      <w:pPr>
        <w:contextualSpacing/>
      </w:pPr>
      <w:r w:rsidRPr="007D7DD9">
        <w:rPr>
          <w:vertAlign w:val="superscript"/>
        </w:rPr>
        <w:t>a</w:t>
      </w:r>
      <w:r w:rsidRPr="007D7DD9">
        <w:t>Reasonably complete estimate.</w:t>
      </w:r>
    </w:p>
    <w:p w:rsidR="00781246" w:rsidRPr="007D7DD9" w:rsidRDefault="00781246" w:rsidP="00781246">
      <w:pPr>
        <w:contextualSpacing/>
      </w:pPr>
      <w:r w:rsidRPr="007D7DD9">
        <w:rPr>
          <w:vertAlign w:val="superscript"/>
          <w:lang w:val="en"/>
        </w:rPr>
        <w:t>b</w:t>
      </w:r>
      <w:r w:rsidRPr="007D7DD9">
        <w:rPr>
          <w:lang w:val="en"/>
        </w:rPr>
        <w:t>Translation (1)</w:t>
      </w:r>
      <w:r w:rsidRPr="007D7DD9">
        <w:rPr>
          <w:lang w:val="en"/>
        </w:rPr>
        <w:fldChar w:fldCharType="begin"/>
      </w:r>
      <w:r w:rsidRPr="007D7DD9">
        <w:rPr>
          <w:lang w:val="en"/>
        </w:rPr>
        <w:instrText xml:space="preserve"> ADDIN EN.CITE &lt;EndNote&gt;&lt;Cite&gt;&lt;Author&gt;McEwan&lt;/Author&gt;&lt;Year&gt;2006&lt;/Year&gt;&lt;RecNum&gt;37&lt;/RecNum&gt;&lt;DisplayText&gt;&lt;style face="superscript"&gt;30&lt;/style&gt;&lt;/DisplayText&gt;&lt;record&gt;&lt;rec-number&gt;37&lt;/rec-number&gt;&lt;foreign-keys&gt;&lt;key app="EN" db-id="f2d259dfbrrfsmeffdlvwta6ws09ddxsefzw" timestamp="1456420735"&gt;37&lt;/key&gt;&lt;/foreign-keys&gt;&lt;ref-type name="Journal Article"&gt;17&lt;/ref-type&gt;&lt;contributors&gt;&lt;authors&gt;&lt;author&gt;McEwan, Phil&lt;/author&gt;&lt;author&gt;Peters, John R&lt;/author&gt;&lt;author&gt;Bergenheim, Klas&lt;/author&gt;&lt;author&gt;Currie, Craig J&lt;/author&gt;&lt;/authors&gt;&lt;/contributors&gt;&lt;titles&gt;&lt;title&gt;Evaluation of the costs and outcomes from changes in risk factors in type 2 diabetes using the Cardiff stochastic simulation cost-utility model (DiabForecaster)&lt;/title&gt;&lt;secondary-title&gt;Curr Med Res Opin&lt;/secondary-title&gt;&lt;/titles&gt;&lt;periodical&gt;&lt;full-title&gt;Curr Med Res Opin&lt;/full-title&gt;&lt;/periodical&gt;&lt;pages&gt;121-129&lt;/pages&gt;&lt;volume&gt;22&lt;/volume&gt;&lt;number&gt;1&lt;/number&gt;&lt;dates&gt;&lt;year&gt;2006&lt;/year&gt;&lt;/dates&gt;&lt;isbn&gt;0300-7995&lt;/isbn&gt;&lt;urls&gt;&lt;/urls&gt;&lt;/record&gt;&lt;/Cite&gt;&lt;/EndNote&gt;</w:instrText>
      </w:r>
      <w:r w:rsidRPr="007D7DD9">
        <w:rPr>
          <w:lang w:val="en"/>
        </w:rPr>
        <w:fldChar w:fldCharType="separate"/>
      </w:r>
      <w:r w:rsidRPr="007D7DD9">
        <w:rPr>
          <w:noProof/>
          <w:vertAlign w:val="superscript"/>
          <w:lang w:val="en"/>
        </w:rPr>
        <w:t>30</w:t>
      </w:r>
      <w:r w:rsidRPr="007D7DD9">
        <w:rPr>
          <w:lang w:val="en"/>
        </w:rPr>
        <w:fldChar w:fldCharType="end"/>
      </w:r>
      <w:r w:rsidRPr="007D7DD9">
        <w:rPr>
          <w:lang w:val="en"/>
        </w:rPr>
        <w:t>:</w:t>
      </w:r>
      <w:r w:rsidRPr="007D7DD9">
        <w:t xml:space="preserve"> </w:t>
      </w:r>
      <w:r w:rsidRPr="007D7DD9">
        <w:rPr>
          <w:rFonts w:eastAsia="Calibri"/>
        </w:rPr>
        <w:t>–</w:t>
      </w:r>
      <w:r w:rsidRPr="007D7DD9">
        <w:softHyphen/>
        <w:t>1 mmHg of SBP=0.009 QALY saved; Translation (2)</w:t>
      </w:r>
      <w:r w:rsidRPr="007D7DD9">
        <w:rPr>
          <w:lang w:val="en"/>
        </w:rPr>
        <w:fldChar w:fldCharType="begin"/>
      </w:r>
      <w:r w:rsidRPr="007D7DD9">
        <w:rPr>
          <w:lang w:val="en"/>
        </w:rPr>
        <w:instrText xml:space="preserve"> ADDIN EN.CITE &lt;EndNote&gt;&lt;Cite&gt;&lt;Author&gt;Mason&lt;/Author&gt;&lt;Year&gt;2005&lt;/Year&gt;&lt;RecNum&gt;38&lt;/RecNum&gt;&lt;DisplayText&gt;&lt;style face="superscript"&gt;31&lt;/style&gt;&lt;/DisplayText&gt;&lt;record&gt;&lt;rec-number&gt;38&lt;/rec-number&gt;&lt;foreign-keys&gt;&lt;key app="EN" db-id="f2d259dfbrrfsmeffdlvwta6ws09ddxsefzw" timestamp="1456420760"&gt;38&lt;/key&gt;&lt;/foreign-keys&gt;&lt;ref-type name="Journal Article"&gt;17&lt;/ref-type&gt;&lt;contributors&gt;&lt;authors&gt;&lt;author&gt;Mason, James M&lt;/author&gt;&lt;author&gt;Freemantle, Nick&lt;/author&gt;&lt;author&gt;Gibson, J Martin&lt;/author&gt;&lt;author&gt;New, John P&lt;/author&gt;&lt;/authors&gt;&lt;/contributors&gt;&lt;titles&gt;&lt;title&gt;Specialist nurse–led clinics to improve control of hypertension and hyperlipidemia in diabetes: economic analysis of the SPLINT trial&lt;/title&gt;&lt;secondary-title&gt;Diabetes Care&lt;/secondary-title&gt;&lt;/titles&gt;&lt;periodical&gt;&lt;full-title&gt;Diabetes Care&lt;/full-title&gt;&lt;/periodical&gt;&lt;pages&gt;40-46&lt;/pages&gt;&lt;volume&gt;28&lt;/volume&gt;&lt;number&gt;1&lt;/number&gt;&lt;dates&gt;&lt;year&gt;2005&lt;/year&gt;&lt;/dates&gt;&lt;isbn&gt;0149-5992&lt;/isbn&gt;&lt;urls&gt;&lt;/urls&gt;&lt;/record&gt;&lt;/Cite&gt;&lt;/EndNote&gt;</w:instrText>
      </w:r>
      <w:r w:rsidRPr="007D7DD9">
        <w:rPr>
          <w:lang w:val="en"/>
        </w:rPr>
        <w:fldChar w:fldCharType="separate"/>
      </w:r>
      <w:r w:rsidRPr="007D7DD9">
        <w:rPr>
          <w:noProof/>
          <w:vertAlign w:val="superscript"/>
          <w:lang w:val="en"/>
        </w:rPr>
        <w:t>31</w:t>
      </w:r>
      <w:r w:rsidRPr="007D7DD9">
        <w:rPr>
          <w:lang w:val="en"/>
        </w:rPr>
        <w:fldChar w:fldCharType="end"/>
      </w:r>
      <w:r w:rsidRPr="007D7DD9">
        <w:rPr>
          <w:lang w:val="en"/>
        </w:rPr>
        <w:t>:</w:t>
      </w:r>
      <w:r w:rsidRPr="007D7DD9">
        <w:t xml:space="preserve"> </w:t>
      </w:r>
      <w:r w:rsidRPr="007D7DD9">
        <w:rPr>
          <w:rFonts w:eastAsia="Calibri"/>
        </w:rPr>
        <w:t>–</w:t>
      </w:r>
      <w:r w:rsidRPr="007D7DD9">
        <w:t>1 mmHg of SBP=0.0046 QALY saved.</w:t>
      </w:r>
    </w:p>
    <w:p w:rsidR="00781246" w:rsidRPr="007D7DD9" w:rsidRDefault="00781246" w:rsidP="00781246">
      <w:pPr>
        <w:contextualSpacing/>
      </w:pPr>
    </w:p>
    <w:p w:rsidR="00781246" w:rsidRPr="007D7DD9" w:rsidRDefault="00781246" w:rsidP="00781246">
      <w:pPr>
        <w:contextualSpacing/>
      </w:pPr>
      <w:r w:rsidRPr="007D7DD9">
        <w:t>SBP, systolic blood pressure</w:t>
      </w:r>
    </w:p>
    <w:p w:rsidR="00781246" w:rsidRPr="007D7DD9" w:rsidRDefault="00781246" w:rsidP="00781246">
      <w:pPr>
        <w:contextualSpacing/>
      </w:pPr>
    </w:p>
    <w:p w:rsidR="00781246" w:rsidRPr="007D7DD9" w:rsidRDefault="00781246" w:rsidP="00781246">
      <w:pPr>
        <w:spacing w:line="480" w:lineRule="auto"/>
        <w:contextualSpacing/>
        <w:sectPr w:rsidR="00781246" w:rsidRPr="007D7DD9" w:rsidSect="00007481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:rsidR="00781246" w:rsidRPr="007D7DD9" w:rsidRDefault="00781246" w:rsidP="00781246">
      <w:pPr>
        <w:spacing w:line="480" w:lineRule="auto"/>
        <w:contextualSpacing/>
        <w:rPr>
          <w:rFonts w:ascii="Franklin Gothic Medium" w:hAnsi="Franklin Gothic Medium"/>
          <w:b/>
          <w:sz w:val="28"/>
        </w:rPr>
      </w:pPr>
      <w:r w:rsidRPr="007D7DD9">
        <w:rPr>
          <w:rFonts w:ascii="Franklin Gothic Medium" w:hAnsi="Franklin Gothic Medium"/>
          <w:b/>
          <w:sz w:val="28"/>
        </w:rPr>
        <w:lastRenderedPageBreak/>
        <w:t>APPENDIX REFERENCES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fldChar w:fldCharType="begin"/>
      </w:r>
      <w:r w:rsidRPr="007D7DD9">
        <w:instrText xml:space="preserve"> ADDIN EN.REFLIST </w:instrText>
      </w:r>
      <w:r w:rsidRPr="007D7DD9">
        <w:fldChar w:fldCharType="separate"/>
      </w:r>
      <w:r w:rsidRPr="007D7DD9">
        <w:t>1.</w:t>
      </w:r>
      <w:r w:rsidRPr="007D7DD9">
        <w:tab/>
        <w:t xml:space="preserve">Bosworth HB, Olsen MK, Grubber JM, et al. Two self-management interventions to improve hypertension control: a randomized trial. </w:t>
      </w:r>
      <w:r w:rsidRPr="007D7DD9">
        <w:rPr>
          <w:i/>
        </w:rPr>
        <w:t xml:space="preserve">Ann Intern Med. </w:t>
      </w:r>
      <w:r w:rsidRPr="007D7DD9">
        <w:t xml:space="preserve">2009;151(10):687-695. </w:t>
      </w:r>
      <w:hyperlink r:id="rId7" w:tgtFrame="_blank" w:history="1">
        <w:r w:rsidRPr="007D7DD9">
          <w:rPr>
            <w:rStyle w:val="Hyperlink"/>
          </w:rPr>
          <w:t>https://doi.org/10.7326/0000605-200911170-00148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.</w:t>
      </w:r>
      <w:r w:rsidRPr="007D7DD9">
        <w:tab/>
        <w:t xml:space="preserve">Reed SD, Li Y, Oddone EZ, et al. Economic evaluation of home blood pressure monitoring with or without telephonic behavioral self-management in patients with hypertension. </w:t>
      </w:r>
      <w:r w:rsidRPr="007D7DD9">
        <w:rPr>
          <w:i/>
        </w:rPr>
        <w:t xml:space="preserve">Am J Hypertens. </w:t>
      </w:r>
      <w:r w:rsidRPr="007D7DD9">
        <w:t xml:space="preserve">2010;23(2):142-148. </w:t>
      </w:r>
      <w:hyperlink r:id="rId8" w:tgtFrame="_blank" w:history="1">
        <w:r w:rsidRPr="007D7DD9">
          <w:rPr>
            <w:rStyle w:val="Hyperlink"/>
          </w:rPr>
          <w:t>https://doi.org/10.1038/ajh.2009.215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3.</w:t>
      </w:r>
      <w:r w:rsidRPr="007D7DD9">
        <w:tab/>
        <w:t xml:space="preserve">Soghikian K, Casper SM, Fireman BH, et al. Home blood pressure monitoring. Effect on use of medical services and medical care costs. </w:t>
      </w:r>
      <w:r w:rsidRPr="007D7DD9">
        <w:rPr>
          <w:i/>
        </w:rPr>
        <w:t xml:space="preserve">Med Care. </w:t>
      </w:r>
      <w:r w:rsidRPr="007D7DD9">
        <w:t xml:space="preserve">1992;30(9):855-865. </w:t>
      </w:r>
      <w:hyperlink r:id="rId9" w:tgtFrame="_blank" w:history="1">
        <w:r w:rsidRPr="007D7DD9">
          <w:rPr>
            <w:rStyle w:val="Hyperlink"/>
          </w:rPr>
          <w:t>https://doi.org/10.1097/00005650-199209000-00009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4.</w:t>
      </w:r>
      <w:r w:rsidRPr="007D7DD9">
        <w:tab/>
        <w:t xml:space="preserve">Verberk WJ, Kroon AA, Lenders JWM, et al. Self-measurement of blood pressure at home reduces the need for antihypertensive drugs: a randomized, controlled trial. </w:t>
      </w:r>
      <w:r w:rsidRPr="007D7DD9">
        <w:rPr>
          <w:i/>
        </w:rPr>
        <w:t xml:space="preserve">Hypertension. </w:t>
      </w:r>
      <w:r w:rsidRPr="007D7DD9">
        <w:t xml:space="preserve">2007;50(6):1019-1025. </w:t>
      </w:r>
      <w:hyperlink r:id="rId10" w:tgtFrame="_blank" w:history="1">
        <w:r w:rsidRPr="007D7DD9">
          <w:rPr>
            <w:rStyle w:val="Hyperlink"/>
          </w:rPr>
          <w:t>https://doi.org/10.1161/HYPERTENSIONAHA.107.094193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5.</w:t>
      </w:r>
      <w:r w:rsidRPr="007D7DD9">
        <w:tab/>
        <w:t xml:space="preserve">Boubouchairopoulou N, Karpettas N, Athanasakis K, et al. Cost estimation of hypertension management based on home blood pressure monitoring alone or combined office and ambulatory blood pressure measurements. </w:t>
      </w:r>
      <w:r w:rsidRPr="007D7DD9">
        <w:rPr>
          <w:i/>
        </w:rPr>
        <w:t xml:space="preserve">J Am Soc Hypertens. </w:t>
      </w:r>
      <w:r w:rsidRPr="007D7DD9">
        <w:t xml:space="preserve">2014;8(10):732-738. </w:t>
      </w:r>
      <w:hyperlink r:id="rId11" w:tgtFrame="_blank" w:history="1">
        <w:r w:rsidRPr="007D7DD9">
          <w:rPr>
            <w:rStyle w:val="Hyperlink"/>
          </w:rPr>
          <w:t>https://doi.org/10.1016/j.jash.2014.07.027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6.</w:t>
      </w:r>
      <w:r w:rsidRPr="007D7DD9">
        <w:tab/>
        <w:t xml:space="preserve">Rogers MA, Small D, Buchan DA, et al. Home monitoring service improves mean arterial pressure in patients with essential hypertension: a randomized, controlled trial. </w:t>
      </w:r>
      <w:r w:rsidRPr="007D7DD9">
        <w:rPr>
          <w:i/>
        </w:rPr>
        <w:t xml:space="preserve">Ann Intern Med. </w:t>
      </w:r>
      <w:r w:rsidRPr="007D7DD9">
        <w:t xml:space="preserve">2001;134(11):1024-1032. </w:t>
      </w:r>
      <w:hyperlink r:id="rId12" w:tgtFrame="_blank" w:history="1">
        <w:r w:rsidRPr="007D7DD9">
          <w:rPr>
            <w:rStyle w:val="Hyperlink"/>
          </w:rPr>
          <w:t>https://doi.org/10.7326/0003-4819-134-11-200106050-00008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7.</w:t>
      </w:r>
      <w:r w:rsidRPr="007D7DD9">
        <w:tab/>
        <w:t xml:space="preserve">Den Hond E, Staessen JA, Celis H, et al. Antihypertensive treatment based on home or office blood pressure—the THOP trial. </w:t>
      </w:r>
      <w:r w:rsidRPr="007D7DD9">
        <w:rPr>
          <w:i/>
        </w:rPr>
        <w:t xml:space="preserve">Blood Press Monit. </w:t>
      </w:r>
      <w:r w:rsidRPr="007D7DD9">
        <w:t xml:space="preserve">2004;9(6):311-314. </w:t>
      </w:r>
      <w:hyperlink r:id="rId13" w:tgtFrame="_blank" w:history="1">
        <w:r w:rsidRPr="007D7DD9">
          <w:rPr>
            <w:rStyle w:val="Hyperlink"/>
          </w:rPr>
          <w:t>https://doi.org/10.1097/00126097-200412000-00008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lastRenderedPageBreak/>
        <w:t>8.</w:t>
      </w:r>
      <w:r w:rsidRPr="007D7DD9">
        <w:tab/>
        <w:t xml:space="preserve">Staessen JA, Den Hond E, Celis H, et al. Antihypertensive treatment based on blood pressure measurement at home or in the physician's office: a randomized controlled trial. </w:t>
      </w:r>
      <w:r w:rsidRPr="007D7DD9">
        <w:rPr>
          <w:i/>
        </w:rPr>
        <w:t xml:space="preserve">JAMA. </w:t>
      </w:r>
      <w:r w:rsidRPr="007D7DD9">
        <w:t xml:space="preserve">2004;291(8):955-964. </w:t>
      </w:r>
      <w:hyperlink r:id="rId14" w:tgtFrame="_blank" w:history="1">
        <w:r w:rsidRPr="007D7DD9">
          <w:rPr>
            <w:rStyle w:val="Hyperlink"/>
          </w:rPr>
          <w:t>https://doi.org/10.1001/jama.291.8.955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9.</w:t>
      </w:r>
      <w:r w:rsidRPr="007D7DD9">
        <w:tab/>
        <w:t xml:space="preserve">Arrieta A, Woods JR, Qiao N, Jay SJ. Cost–benefit analysis of home blood pressure monitoring in hypertension diagnosis and treatment: an insurer perspective. </w:t>
      </w:r>
      <w:r w:rsidRPr="007D7DD9">
        <w:rPr>
          <w:i/>
        </w:rPr>
        <w:t xml:space="preserve">Hypertension. </w:t>
      </w:r>
      <w:r w:rsidRPr="007D7DD9">
        <w:t xml:space="preserve">2014;64(4):891-896. </w:t>
      </w:r>
      <w:hyperlink r:id="rId15" w:tgtFrame="_blank" w:history="1">
        <w:r w:rsidRPr="007D7DD9">
          <w:rPr>
            <w:rStyle w:val="Hyperlink"/>
          </w:rPr>
          <w:t>https://doi.org/10.1161/HYPERTENSIONAHA.114.03780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0.</w:t>
      </w:r>
      <w:r w:rsidRPr="007D7DD9">
        <w:tab/>
        <w:t xml:space="preserve">Funahashi J, Ohkubo T, Fukunaga H, et al. The economic impact of the introduction of home blood pressure measurement for the diagnosis and treatment of hypertension. </w:t>
      </w:r>
      <w:r w:rsidRPr="007D7DD9">
        <w:rPr>
          <w:i/>
        </w:rPr>
        <w:t xml:space="preserve">Blood Press Monit. </w:t>
      </w:r>
      <w:r w:rsidRPr="007D7DD9">
        <w:t xml:space="preserve">2006;11(5):257-267. </w:t>
      </w:r>
      <w:hyperlink r:id="rId16" w:tgtFrame="_blank" w:history="1">
        <w:r w:rsidRPr="007D7DD9">
          <w:rPr>
            <w:rStyle w:val="Hyperlink"/>
          </w:rPr>
          <w:t>https://doi.org/10.1097/01.mbp.0000217996.19839.70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1.</w:t>
      </w:r>
      <w:r w:rsidRPr="007D7DD9">
        <w:tab/>
        <w:t xml:space="preserve">Fukunaga H, Ohkubo T, Kobayashi M, et al. Cost-effectiveness of the introduction of home blood pressure measurement in patients with office hypertension. </w:t>
      </w:r>
      <w:r w:rsidRPr="007D7DD9">
        <w:rPr>
          <w:i/>
        </w:rPr>
        <w:t xml:space="preserve">J Hypertens. </w:t>
      </w:r>
      <w:r w:rsidRPr="007D7DD9">
        <w:t xml:space="preserve">2008;26(4):685-690. </w:t>
      </w:r>
      <w:hyperlink r:id="rId17" w:tgtFrame="_blank" w:history="1">
        <w:r w:rsidRPr="007D7DD9">
          <w:rPr>
            <w:rStyle w:val="Hyperlink"/>
          </w:rPr>
          <w:t>https://doi.org/10.1097/HJH.0b013e3282f42285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2.</w:t>
      </w:r>
      <w:r w:rsidRPr="007D7DD9">
        <w:tab/>
        <w:t xml:space="preserve">Friedman RH, Kazis LE, Jette A, et al. A telecommunications system for monitoring and counseling patients with hypertension. Impact on medication adherence and blood pressure control. </w:t>
      </w:r>
      <w:r w:rsidRPr="007D7DD9">
        <w:rPr>
          <w:i/>
        </w:rPr>
        <w:t xml:space="preserve">Am J Hypertens. </w:t>
      </w:r>
      <w:r w:rsidRPr="007D7DD9">
        <w:t xml:space="preserve">1996;9(4 Pt 1):285-292. </w:t>
      </w:r>
      <w:hyperlink r:id="rId18" w:tgtFrame="_blank" w:history="1">
        <w:r w:rsidRPr="007D7DD9">
          <w:rPr>
            <w:rStyle w:val="Hyperlink"/>
          </w:rPr>
          <w:t>https://doi.org/10.1016/0895-7061(95)00353-3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3.</w:t>
      </w:r>
      <w:r w:rsidRPr="007D7DD9">
        <w:tab/>
        <w:t xml:space="preserve">Fishman PA, Cook AJ, Anderson ML, et al. Improving BP control through electronic communications: an economic evaluation. </w:t>
      </w:r>
      <w:r w:rsidRPr="007D7DD9">
        <w:rPr>
          <w:i/>
        </w:rPr>
        <w:t xml:space="preserve">Am J Manag Care. </w:t>
      </w:r>
      <w:r w:rsidRPr="007D7DD9">
        <w:t>2013;19(9):709-716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4.</w:t>
      </w:r>
      <w:r w:rsidRPr="007D7DD9">
        <w:tab/>
        <w:t xml:space="preserve">Kaambwa B, Bryan S, Jowett S, et al. Telemonitoring and self-management in the control of hypertension (TASMINH2): a cost-effectiveness analysis. </w:t>
      </w:r>
      <w:r w:rsidRPr="007D7DD9">
        <w:rPr>
          <w:i/>
        </w:rPr>
        <w:t xml:space="preserve">Eur J Prev Cardiol. </w:t>
      </w:r>
      <w:r w:rsidRPr="007D7DD9">
        <w:t xml:space="preserve">2014;21(12):1517-1530. </w:t>
      </w:r>
      <w:hyperlink r:id="rId19" w:tgtFrame="_blank" w:history="1">
        <w:r w:rsidRPr="007D7DD9">
          <w:rPr>
            <w:rStyle w:val="Hyperlink"/>
          </w:rPr>
          <w:t>https://doi.org/10.1177/2047487313501886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5.</w:t>
      </w:r>
      <w:r w:rsidRPr="007D7DD9">
        <w:tab/>
        <w:t xml:space="preserve">Bondmass M, Bolger N, Castro G, Avitall B. The effect of home monitoring and telemanagement on blood pressure control among African Americans. </w:t>
      </w:r>
      <w:r w:rsidRPr="007D7DD9">
        <w:rPr>
          <w:i/>
        </w:rPr>
        <w:t xml:space="preserve">Telemed J. </w:t>
      </w:r>
      <w:r w:rsidRPr="007D7DD9">
        <w:t xml:space="preserve">2000;6(1):15-23. </w:t>
      </w:r>
      <w:hyperlink r:id="rId20" w:tgtFrame="_blank" w:history="1">
        <w:r w:rsidRPr="007D7DD9">
          <w:rPr>
            <w:rStyle w:val="Hyperlink"/>
          </w:rPr>
          <w:t>https://doi.org/10.1089/107830200311815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lastRenderedPageBreak/>
        <w:t>16.</w:t>
      </w:r>
      <w:r w:rsidRPr="007D7DD9">
        <w:tab/>
        <w:t xml:space="preserve">Stoddart A, Hanley J, Wild S, et al. Telemonitoring-based service redesign for the management of uncontrolled hypertension (HITS): cost and cost-effectiveness analysis of a randomised controlled trial. </w:t>
      </w:r>
      <w:r w:rsidRPr="007D7DD9">
        <w:rPr>
          <w:i/>
        </w:rPr>
        <w:t xml:space="preserve">BMJ Open. </w:t>
      </w:r>
      <w:r w:rsidRPr="007D7DD9">
        <w:t xml:space="preserve">2013;3(5):e002681. </w:t>
      </w:r>
      <w:hyperlink r:id="rId21" w:tgtFrame="_blank" w:history="1">
        <w:r w:rsidRPr="007D7DD9">
          <w:rPr>
            <w:rStyle w:val="Hyperlink"/>
          </w:rPr>
          <w:t>https://doi.org/10.1136/bmjopen-2013-002681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7.</w:t>
      </w:r>
      <w:r w:rsidRPr="007D7DD9">
        <w:tab/>
        <w:t xml:space="preserve">Trogdon JG, Larsen B, Larsen D, Salas W, Snell M. Cost-effectiveness evaluation of a collaborative patient education hypertension intervention in Utah. </w:t>
      </w:r>
      <w:r w:rsidRPr="007D7DD9">
        <w:rPr>
          <w:i/>
        </w:rPr>
        <w:t xml:space="preserve">J Clin Hypertens (Greenwich). </w:t>
      </w:r>
      <w:r w:rsidRPr="007D7DD9">
        <w:t xml:space="preserve">2012;14(11):760-766. </w:t>
      </w:r>
      <w:hyperlink r:id="rId22" w:tgtFrame="_blank" w:history="1">
        <w:r w:rsidRPr="007D7DD9">
          <w:rPr>
            <w:rStyle w:val="Hyperlink"/>
          </w:rPr>
          <w:t>https://doi.org/10.1111/jch.12013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8.</w:t>
      </w:r>
      <w:r w:rsidRPr="007D7DD9">
        <w:tab/>
        <w:t xml:space="preserve">Madsen LB, Christiansen T, Kirkegaard P, Pedersen EB. Economic evaluation of home blood pressure telemonitoring: a randomized controlled trial. </w:t>
      </w:r>
      <w:r w:rsidRPr="007D7DD9">
        <w:rPr>
          <w:i/>
        </w:rPr>
        <w:t xml:space="preserve">Blood Press. </w:t>
      </w:r>
      <w:r w:rsidRPr="007D7DD9">
        <w:t xml:space="preserve">2011;20(2):117-125. </w:t>
      </w:r>
      <w:hyperlink r:id="rId23" w:tgtFrame="_blank" w:history="1">
        <w:r w:rsidRPr="007D7DD9">
          <w:rPr>
            <w:rStyle w:val="Hyperlink"/>
          </w:rPr>
          <w:t>https://doi.org/10.3109/08037051.2010.532306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19.</w:t>
      </w:r>
      <w:r w:rsidRPr="007D7DD9">
        <w:tab/>
        <w:t xml:space="preserve">Parati G, Omboni S, Albini F, et al. Home blood pressure telemonitoring improves hypertension control in general practice: the TeleBPCare study. </w:t>
      </w:r>
      <w:r w:rsidRPr="007D7DD9">
        <w:rPr>
          <w:i/>
        </w:rPr>
        <w:t xml:space="preserve">J Hypertens. </w:t>
      </w:r>
      <w:r w:rsidRPr="007D7DD9">
        <w:t xml:space="preserve">2009;27(1):198-203. </w:t>
      </w:r>
      <w:hyperlink r:id="rId24" w:tgtFrame="_blank" w:history="1">
        <w:r w:rsidRPr="007D7DD9">
          <w:rPr>
            <w:rStyle w:val="Hyperlink"/>
          </w:rPr>
          <w:t>https://doi.org/10.1097/HJH.0b013e3283163caf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0.</w:t>
      </w:r>
      <w:r w:rsidRPr="007D7DD9">
        <w:tab/>
        <w:t xml:space="preserve">Artinian NT, Washington OG, Templin TN. Effects of home telemonitoring and community-based monitoring on blood pressure control in urban African Americans: a pilot study. </w:t>
      </w:r>
      <w:r w:rsidRPr="007D7DD9">
        <w:rPr>
          <w:i/>
        </w:rPr>
        <w:t xml:space="preserve">Heart Lung. </w:t>
      </w:r>
      <w:r w:rsidRPr="007D7DD9">
        <w:t xml:space="preserve">2001;30(3):191-199. </w:t>
      </w:r>
      <w:hyperlink r:id="rId25" w:tgtFrame="_blank" w:history="1">
        <w:r w:rsidRPr="007D7DD9">
          <w:rPr>
            <w:rStyle w:val="Hyperlink"/>
          </w:rPr>
          <w:t>https://doi.org/10.1067/mhl.2001.112684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1.</w:t>
      </w:r>
      <w:r w:rsidRPr="007D7DD9">
        <w:tab/>
        <w:t xml:space="preserve">Bosworth HB, Powers BJ, Olsen MK, et al. Home blood pressure management and improved blood pressure control: results from a randomized controlled trial. </w:t>
      </w:r>
      <w:r w:rsidRPr="007D7DD9">
        <w:rPr>
          <w:i/>
        </w:rPr>
        <w:t xml:space="preserve">Arch Intern Med. </w:t>
      </w:r>
      <w:r w:rsidRPr="007D7DD9">
        <w:t xml:space="preserve">2011;171(13):1173-1180. </w:t>
      </w:r>
      <w:hyperlink r:id="rId26" w:tgtFrame="_blank" w:history="1">
        <w:r w:rsidRPr="007D7DD9">
          <w:rPr>
            <w:rStyle w:val="Hyperlink"/>
          </w:rPr>
          <w:t>https://doi.org/10.1001/archinternmed.2011.276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2.</w:t>
      </w:r>
      <w:r w:rsidRPr="007D7DD9">
        <w:tab/>
        <w:t xml:space="preserve">Maciejewski ML, Bosworth HB, Olsen MK, et al. Do the benefits of participation in a hypertension self-management trial persist after patients resume usual care? </w:t>
      </w:r>
      <w:r w:rsidRPr="007D7DD9">
        <w:rPr>
          <w:i/>
        </w:rPr>
        <w:t xml:space="preserve">Circ Cardiovasc Qual Outcomes. </w:t>
      </w:r>
      <w:r w:rsidRPr="007D7DD9">
        <w:t xml:space="preserve">2014;7(2):269-275. </w:t>
      </w:r>
      <w:hyperlink r:id="rId27" w:tgtFrame="_blank" w:history="1">
        <w:r w:rsidRPr="007D7DD9">
          <w:rPr>
            <w:rStyle w:val="Hyperlink"/>
          </w:rPr>
          <w:t>https://doi.org/10.1161/CIRCOUTCOMES.113.000309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3.</w:t>
      </w:r>
      <w:r w:rsidRPr="007D7DD9">
        <w:tab/>
        <w:t xml:space="preserve">Wang V, Smith VA, Bosworth HB, et al. Economic evaluation of telephone self-management interventions for blood pressure control. </w:t>
      </w:r>
      <w:r w:rsidRPr="007D7DD9">
        <w:rPr>
          <w:i/>
        </w:rPr>
        <w:t xml:space="preserve">Am Heart J. </w:t>
      </w:r>
      <w:r w:rsidRPr="007D7DD9">
        <w:t xml:space="preserve">2012;163(6):980-986. </w:t>
      </w:r>
      <w:hyperlink r:id="rId28" w:tgtFrame="_blank" w:history="1">
        <w:r w:rsidRPr="007D7DD9">
          <w:rPr>
            <w:rStyle w:val="Hyperlink"/>
          </w:rPr>
          <w:t>https://doi.org/10.1016/j.ahj.2012.03.016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lastRenderedPageBreak/>
        <w:t>24.</w:t>
      </w:r>
      <w:r w:rsidRPr="007D7DD9">
        <w:tab/>
        <w:t xml:space="preserve">Billups SJ, Moore LR, Olson KL, Magid DJ. Cost-effectiveness evaluation of a home blood pressure monitoring program. </w:t>
      </w:r>
      <w:r w:rsidRPr="007D7DD9">
        <w:rPr>
          <w:i/>
        </w:rPr>
        <w:t xml:space="preserve">Am J Manag Care. </w:t>
      </w:r>
      <w:r w:rsidRPr="007D7DD9">
        <w:t>2014;20(9):e380-387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5.</w:t>
      </w:r>
      <w:r w:rsidRPr="007D7DD9">
        <w:tab/>
        <w:t xml:space="preserve">Margolis KL, Asche SE, Bergdall AR, et al. Effect of home blood pressure telemonitoring and pharmacist management on blood pressure control: a cluster randomized clinical trial. </w:t>
      </w:r>
      <w:r w:rsidRPr="007D7DD9">
        <w:rPr>
          <w:i/>
        </w:rPr>
        <w:t xml:space="preserve">JAMA. </w:t>
      </w:r>
      <w:r w:rsidRPr="007D7DD9">
        <w:t xml:space="preserve">2013;310(1):46-56. </w:t>
      </w:r>
      <w:hyperlink r:id="rId29" w:tgtFrame="_blank" w:history="1">
        <w:r w:rsidRPr="007D7DD9">
          <w:rPr>
            <w:rStyle w:val="Hyperlink"/>
          </w:rPr>
          <w:t>https://doi.org/10.1001/jama.2013.6549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6.</w:t>
      </w:r>
      <w:r w:rsidRPr="007D7DD9">
        <w:tab/>
        <w:t xml:space="preserve">Palmas W, Shea S, Starren J, et al. Medicare payments, healthcare service use, and telemedicine implementation costs in a randomized trial comparing telemedicine case management with usual care in medically underserved participants with diabetes mellitus (IDEATel). </w:t>
      </w:r>
      <w:r w:rsidRPr="007D7DD9">
        <w:rPr>
          <w:i/>
        </w:rPr>
        <w:t xml:space="preserve">J Am Med Inform Assoc. </w:t>
      </w:r>
      <w:r w:rsidRPr="007D7DD9">
        <w:t xml:space="preserve">2010;17(2):196-202. </w:t>
      </w:r>
      <w:hyperlink r:id="rId30" w:tgtFrame="_blank" w:history="1">
        <w:r w:rsidRPr="007D7DD9">
          <w:rPr>
            <w:rStyle w:val="Hyperlink"/>
          </w:rPr>
          <w:t>https://doi.org/10.1136/jamia.2009.002592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7.</w:t>
      </w:r>
      <w:r w:rsidRPr="007D7DD9">
        <w:tab/>
        <w:t xml:space="preserve">Shea S, Weinstock RS, Starren J, et al. A randomized trial comparing telemedicine case management with usual care in older, ethnically diverse, medically underserved patients with diabetes mellitus. </w:t>
      </w:r>
      <w:r w:rsidRPr="007D7DD9">
        <w:rPr>
          <w:i/>
        </w:rPr>
        <w:t xml:space="preserve">J Am Med Inform Assoc. </w:t>
      </w:r>
      <w:r w:rsidRPr="007D7DD9">
        <w:t xml:space="preserve">2006;13(1):40-51. </w:t>
      </w:r>
      <w:hyperlink r:id="rId31" w:tgtFrame="_blank" w:history="1">
        <w:r w:rsidRPr="007D7DD9">
          <w:rPr>
            <w:rStyle w:val="Hyperlink"/>
          </w:rPr>
          <w:t>https://doi.org/10.1197/jamia.M1917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8.</w:t>
      </w:r>
      <w:r w:rsidRPr="007D7DD9">
        <w:tab/>
        <w:t xml:space="preserve">Shea S, Weinstock RS, Teresi JA, et al. A randomized trial comparing telemedicine case management with usual care in older, ethnically diverse, medically underserved patients with diabetes mellitus: 5 year results of the IDEATel study. </w:t>
      </w:r>
      <w:r w:rsidRPr="007D7DD9">
        <w:rPr>
          <w:i/>
        </w:rPr>
        <w:t xml:space="preserve">J Am Med Inform Assoc. </w:t>
      </w:r>
      <w:r w:rsidRPr="007D7DD9">
        <w:t xml:space="preserve">2009;16(4):446-456. </w:t>
      </w:r>
      <w:hyperlink r:id="rId32" w:tgtFrame="_blank" w:history="1">
        <w:r w:rsidRPr="007D7DD9">
          <w:rPr>
            <w:rStyle w:val="Hyperlink"/>
          </w:rPr>
          <w:t>https://doi.org/10.1197/jamia.M3157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29.</w:t>
      </w:r>
      <w:r w:rsidRPr="007D7DD9">
        <w:tab/>
        <w:t xml:space="preserve">Johannesson M, Aberg H, Agreus L, Borgquist L, Jonsson B. Cost-benefit analysis of non-pharmacological treatment of hypertension. </w:t>
      </w:r>
      <w:r w:rsidRPr="007D7DD9">
        <w:rPr>
          <w:i/>
        </w:rPr>
        <w:t xml:space="preserve">J Intern Med. </w:t>
      </w:r>
      <w:r w:rsidRPr="007D7DD9">
        <w:t xml:space="preserve">1991;230(4):307-312. </w:t>
      </w:r>
      <w:hyperlink r:id="rId33" w:tgtFrame="_blank" w:history="1">
        <w:r w:rsidRPr="007D7DD9">
          <w:rPr>
            <w:rStyle w:val="Hyperlink"/>
          </w:rPr>
          <w:t>https://doi.org/10.1111/j.1365-2796.1991.tb00449.x</w:t>
        </w:r>
      </w:hyperlink>
      <w:r w:rsidRPr="007D7DD9">
        <w:t>.</w:t>
      </w:r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t>30.</w:t>
      </w:r>
      <w:r w:rsidRPr="007D7DD9">
        <w:tab/>
        <w:t xml:space="preserve">McEwan P, Peters JR, Bergenheim K, Currie CJ. Evaluation of the costs and outcomes from changes in risk factors in type 2 diabetes using the Cardiff stochastic simulation cost-utility model (DiabForecaster). </w:t>
      </w:r>
      <w:r w:rsidRPr="007D7DD9">
        <w:rPr>
          <w:i/>
        </w:rPr>
        <w:t xml:space="preserve">Curr Med Res Opin. </w:t>
      </w:r>
      <w:r w:rsidRPr="007D7DD9">
        <w:t xml:space="preserve">2006;22(1):121-129. </w:t>
      </w:r>
      <w:hyperlink r:id="rId34" w:tgtFrame="_blank" w:history="1">
        <w:r w:rsidRPr="007D7DD9">
          <w:rPr>
            <w:rStyle w:val="Hyperlink"/>
          </w:rPr>
          <w:t>https://doi.org/10.1185/030079906X80350</w:t>
        </w:r>
      </w:hyperlink>
      <w:r w:rsidRPr="007D7DD9">
        <w:t>.</w:t>
      </w:r>
      <w:bookmarkStart w:id="0" w:name="_GoBack"/>
      <w:bookmarkEnd w:id="0"/>
    </w:p>
    <w:p w:rsidR="00781246" w:rsidRPr="007D7DD9" w:rsidRDefault="00781246" w:rsidP="00781246">
      <w:pPr>
        <w:pStyle w:val="EndNoteBibliography"/>
        <w:spacing w:line="480" w:lineRule="auto"/>
        <w:ind w:left="720" w:hanging="720"/>
        <w:contextualSpacing/>
      </w:pPr>
      <w:r w:rsidRPr="007D7DD9">
        <w:lastRenderedPageBreak/>
        <w:t>31.</w:t>
      </w:r>
      <w:r w:rsidRPr="007D7DD9">
        <w:tab/>
        <w:t xml:space="preserve">Mason JM, Freemantle N, Gibson JM, New JP. Specialist nurse–led clinics to improve control of hypertension and hyperlipidemia in diabetes: economic analysis of the SPLINT trial. </w:t>
      </w:r>
      <w:r w:rsidRPr="007D7DD9">
        <w:rPr>
          <w:i/>
        </w:rPr>
        <w:t xml:space="preserve">Diabetes Care. </w:t>
      </w:r>
      <w:r w:rsidRPr="007D7DD9">
        <w:t xml:space="preserve">2005;28(1):40-46. </w:t>
      </w:r>
      <w:hyperlink r:id="rId35" w:tgtFrame="_blank" w:history="1">
        <w:r w:rsidRPr="007D7DD9">
          <w:rPr>
            <w:rStyle w:val="Hyperlink"/>
          </w:rPr>
          <w:t>https://doi.org/10.2337/diacare.28.1.40</w:t>
        </w:r>
      </w:hyperlink>
      <w:r w:rsidRPr="007D7DD9">
        <w:t>.</w:t>
      </w:r>
    </w:p>
    <w:p w:rsidR="00781246" w:rsidRPr="001C3F6F" w:rsidRDefault="00781246" w:rsidP="00781246">
      <w:pPr>
        <w:spacing w:line="480" w:lineRule="auto"/>
        <w:contextualSpacing/>
      </w:pPr>
      <w:r w:rsidRPr="007D7DD9">
        <w:fldChar w:fldCharType="end"/>
      </w:r>
    </w:p>
    <w:p w:rsidR="00FC70C6" w:rsidRDefault="00FC70C6" w:rsidP="00781246"/>
    <w:sectPr w:rsidR="00FC70C6" w:rsidSect="00D26908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Franklin Gothic Medium">
    <w:panose1 w:val="020B06030201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84C03" w:rsidRDefault="00781246" w:rsidP="00355C88">
    <w:pPr>
      <w:pStyle w:val="Footer"/>
      <w:ind w:right="2880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84C03" w:rsidRDefault="00781246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6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78493B"/>
    <w:multiLevelType w:val="hybridMultilevel"/>
    <w:tmpl w:val="660EC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8D6D01"/>
    <w:multiLevelType w:val="hybridMultilevel"/>
    <w:tmpl w:val="451A649A"/>
    <w:lvl w:ilvl="0" w:tplc="EB62C20E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0A2B10"/>
    <w:multiLevelType w:val="hybridMultilevel"/>
    <w:tmpl w:val="C0FC096E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8976BB"/>
    <w:multiLevelType w:val="hybridMultilevel"/>
    <w:tmpl w:val="6AD85062"/>
    <w:lvl w:ilvl="0" w:tplc="4FC6D5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0"/>
        <w:szCs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BC70653"/>
    <w:multiLevelType w:val="hybridMultilevel"/>
    <w:tmpl w:val="B31226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81246"/>
    <w:rsid w:val="00781246"/>
    <w:rsid w:val="00D26908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834B01F-E1E4-45B0-A1AF-C38D807FD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8124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8124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81246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8124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81246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uiPriority w:val="99"/>
    <w:rsid w:val="00781246"/>
    <w:rPr>
      <w:rFonts w:cs="Times New Roman"/>
      <w:color w:val="0000FF"/>
      <w:u w:val="single"/>
    </w:rPr>
  </w:style>
  <w:style w:type="table" w:styleId="TableGrid">
    <w:name w:val="Table Grid"/>
    <w:basedOn w:val="TableNormal"/>
    <w:uiPriority w:val="59"/>
    <w:rsid w:val="0078124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link w:val="NormalWebChar"/>
    <w:uiPriority w:val="99"/>
    <w:unhideWhenUsed/>
    <w:rsid w:val="00781246"/>
    <w:pPr>
      <w:spacing w:before="100" w:beforeAutospacing="1" w:after="100" w:afterAutospacing="1"/>
    </w:pPr>
  </w:style>
  <w:style w:type="paragraph" w:styleId="CommentText">
    <w:name w:val="annotation text"/>
    <w:basedOn w:val="Normal"/>
    <w:link w:val="CommentTextChar"/>
    <w:uiPriority w:val="99"/>
    <w:rsid w:val="0078124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8124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812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1246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81246"/>
    <w:pPr>
      <w:jc w:val="center"/>
    </w:pPr>
    <w:rPr>
      <w:noProof/>
    </w:rPr>
  </w:style>
  <w:style w:type="character" w:customStyle="1" w:styleId="NormalWebChar">
    <w:name w:val="Normal (Web) Char"/>
    <w:link w:val="NormalWeb"/>
    <w:uiPriority w:val="99"/>
    <w:rsid w:val="00781246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link w:val="EndNoteBibliographyTitle"/>
    <w:rsid w:val="00781246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81246"/>
    <w:rPr>
      <w:noProof/>
    </w:rPr>
  </w:style>
  <w:style w:type="character" w:customStyle="1" w:styleId="EndNoteBibliographyChar">
    <w:name w:val="EndNote Bibliography Char"/>
    <w:link w:val="EndNoteBibliography"/>
    <w:rsid w:val="00781246"/>
    <w:rPr>
      <w:rFonts w:ascii="Times New Roman" w:eastAsia="Times New Roman" w:hAnsi="Times New Roman" w:cs="Times New Roman"/>
      <w:noProof/>
      <w:sz w:val="24"/>
      <w:szCs w:val="24"/>
    </w:rPr>
  </w:style>
  <w:style w:type="character" w:styleId="CommentReference">
    <w:name w:val="annotation reference"/>
    <w:unhideWhenUsed/>
    <w:rsid w:val="00781246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124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1246"/>
    <w:rPr>
      <w:rFonts w:ascii="Segoe UI" w:eastAsia="Times New Roman" w:hAnsi="Segoe UI" w:cs="Segoe UI"/>
      <w:sz w:val="18"/>
      <w:szCs w:val="18"/>
    </w:rPr>
  </w:style>
  <w:style w:type="character" w:styleId="FollowedHyperlink">
    <w:name w:val="FollowedHyperlink"/>
    <w:uiPriority w:val="99"/>
    <w:semiHidden/>
    <w:unhideWhenUsed/>
    <w:rsid w:val="00781246"/>
    <w:rPr>
      <w:color w:val="800080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81246"/>
  </w:style>
  <w:style w:type="paragraph" w:styleId="PlainText">
    <w:name w:val="Plain Text"/>
    <w:basedOn w:val="Normal"/>
    <w:link w:val="PlainTextChar"/>
    <w:uiPriority w:val="99"/>
    <w:unhideWhenUsed/>
    <w:rsid w:val="00781246"/>
    <w:rPr>
      <w:rFonts w:ascii="Calibri" w:eastAsia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81246"/>
    <w:rPr>
      <w:rFonts w:ascii="Calibri" w:eastAsia="Calibri" w:hAnsi="Calibri" w:cs="Times New Roman"/>
      <w:szCs w:val="21"/>
    </w:rPr>
  </w:style>
  <w:style w:type="table" w:customStyle="1" w:styleId="Style1">
    <w:name w:val="Style1"/>
    <w:basedOn w:val="TableNormal"/>
    <w:uiPriority w:val="99"/>
    <w:qFormat/>
    <w:rsid w:val="00781246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StyleRowBandSize w:val="1"/>
    </w:tblPr>
    <w:tblStylePr w:type="band2Horz">
      <w:tblPr/>
      <w:tcPr>
        <w:shd w:val="clear" w:color="auto" w:fill="D9D9D9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78124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81246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78124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ajh.2009.215" TargetMode="External"/><Relationship Id="rId13" Type="http://schemas.openxmlformats.org/officeDocument/2006/relationships/hyperlink" Target="https://doi.org/10.1097/00126097-200412000-00008" TargetMode="External"/><Relationship Id="rId18" Type="http://schemas.openxmlformats.org/officeDocument/2006/relationships/hyperlink" Target="https://doi.org/10.1016/0895-7061(95)00353-3" TargetMode="External"/><Relationship Id="rId26" Type="http://schemas.openxmlformats.org/officeDocument/2006/relationships/hyperlink" Target="https://doi.org/10.1001/archinternmed.2011.276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136/bmjopen-2013-002681" TargetMode="External"/><Relationship Id="rId34" Type="http://schemas.openxmlformats.org/officeDocument/2006/relationships/hyperlink" Target="https://doi.org/10.1185/030079906X80350" TargetMode="External"/><Relationship Id="rId7" Type="http://schemas.openxmlformats.org/officeDocument/2006/relationships/hyperlink" Target="https://doi.org/10.7326/0000605-200911170-00148" TargetMode="External"/><Relationship Id="rId12" Type="http://schemas.openxmlformats.org/officeDocument/2006/relationships/hyperlink" Target="https://doi.org/10.7326/0003-4819-134-11-200106050-00008" TargetMode="External"/><Relationship Id="rId17" Type="http://schemas.openxmlformats.org/officeDocument/2006/relationships/hyperlink" Target="https://doi.org/10.1097/HJH.0b013e3282f42285" TargetMode="External"/><Relationship Id="rId25" Type="http://schemas.openxmlformats.org/officeDocument/2006/relationships/hyperlink" Target="https://doi.org/10.1067/mhl.2001.112684" TargetMode="External"/><Relationship Id="rId33" Type="http://schemas.openxmlformats.org/officeDocument/2006/relationships/hyperlink" Target="https://doi.org/10.1111/j.1365-2796.1991.tb00449.x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97/01.mbp.0000217996.19839.70" TargetMode="External"/><Relationship Id="rId20" Type="http://schemas.openxmlformats.org/officeDocument/2006/relationships/hyperlink" Target="https://doi.org/10.1089/107830200311815" TargetMode="External"/><Relationship Id="rId29" Type="http://schemas.openxmlformats.org/officeDocument/2006/relationships/hyperlink" Target="https://doi.org/10.1001/jama.2013.6549" TargetMode="Externa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11" Type="http://schemas.openxmlformats.org/officeDocument/2006/relationships/hyperlink" Target="https://doi.org/10.1016/j.jash.2014.07.027" TargetMode="External"/><Relationship Id="rId24" Type="http://schemas.openxmlformats.org/officeDocument/2006/relationships/hyperlink" Target="https://doi.org/10.1097/HJH.0b013e3283163caf" TargetMode="External"/><Relationship Id="rId32" Type="http://schemas.openxmlformats.org/officeDocument/2006/relationships/hyperlink" Target="https://doi.org/10.1197/jamia.M3157" TargetMode="External"/><Relationship Id="rId37" Type="http://schemas.openxmlformats.org/officeDocument/2006/relationships/theme" Target="theme/theme1.xml"/><Relationship Id="rId5" Type="http://schemas.openxmlformats.org/officeDocument/2006/relationships/header" Target="header1.xml"/><Relationship Id="rId15" Type="http://schemas.openxmlformats.org/officeDocument/2006/relationships/hyperlink" Target="https://doi.org/10.1161/HYPERTENSIONAHA.114.03780" TargetMode="External"/><Relationship Id="rId23" Type="http://schemas.openxmlformats.org/officeDocument/2006/relationships/hyperlink" Target="https://doi.org/10.3109/08037051.2010.532306" TargetMode="External"/><Relationship Id="rId28" Type="http://schemas.openxmlformats.org/officeDocument/2006/relationships/hyperlink" Target="https://doi.org/10.1016/j.ahj.2012.03.016" TargetMode="External"/><Relationship Id="rId36" Type="http://schemas.openxmlformats.org/officeDocument/2006/relationships/fontTable" Target="fontTable.xml"/><Relationship Id="rId10" Type="http://schemas.openxmlformats.org/officeDocument/2006/relationships/hyperlink" Target="https://doi.org/10.1161/HYPERTENSIONAHA.107.094193" TargetMode="External"/><Relationship Id="rId19" Type="http://schemas.openxmlformats.org/officeDocument/2006/relationships/hyperlink" Target="https://doi.org/10.1177/2047487313501886" TargetMode="External"/><Relationship Id="rId31" Type="http://schemas.openxmlformats.org/officeDocument/2006/relationships/hyperlink" Target="https://doi.org/10.1197/jamia.M191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97/00005650-199209000-00009" TargetMode="External"/><Relationship Id="rId14" Type="http://schemas.openxmlformats.org/officeDocument/2006/relationships/hyperlink" Target="https://doi.org/10.1001/jama.291.8.955" TargetMode="External"/><Relationship Id="rId22" Type="http://schemas.openxmlformats.org/officeDocument/2006/relationships/hyperlink" Target="https://doi.org/10.1111/jch.12013" TargetMode="External"/><Relationship Id="rId27" Type="http://schemas.openxmlformats.org/officeDocument/2006/relationships/hyperlink" Target="https://doi.org/10.1161/CIRCOUTCOMES.113.000309" TargetMode="External"/><Relationship Id="rId30" Type="http://schemas.openxmlformats.org/officeDocument/2006/relationships/hyperlink" Target="https://doi.org/10.1136/jamia.2009.002592" TargetMode="External"/><Relationship Id="rId35" Type="http://schemas.openxmlformats.org/officeDocument/2006/relationships/hyperlink" Target="https://doi.org/10.2337/diacare.28.1.4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12652</Words>
  <Characters>72119</Characters>
  <Application>Microsoft Office Word</Application>
  <DocSecurity>0</DocSecurity>
  <Lines>600</Lines>
  <Paragraphs>169</Paragraphs>
  <ScaleCrop>false</ScaleCrop>
  <Company>Centers for Disease Control and Prevention</Company>
  <LinksUpToDate>false</LinksUpToDate>
  <CharactersWithSpaces>84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, Verughese (CDC/OPHSS/CSELS)</dc:creator>
  <cp:keywords/>
  <dc:description/>
  <cp:lastModifiedBy>Jacob, Verughese (CDC/OPHSS/CSELS)</cp:lastModifiedBy>
  <cp:revision>1</cp:revision>
  <dcterms:created xsi:type="dcterms:W3CDTF">2017-06-13T16:57:00Z</dcterms:created>
  <dcterms:modified xsi:type="dcterms:W3CDTF">2017-06-13T16:58:00Z</dcterms:modified>
</cp:coreProperties>
</file>